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9797D" w:rsidRPr="00371F29" w:rsidRDefault="000365C9" w:rsidP="006E541F">
      <w:pPr>
        <w:spacing w:after="0" w:line="240" w:lineRule="auto"/>
        <w:jc w:val="center"/>
        <w:rPr>
          <w:rFonts w:ascii="Arial" w:hAnsi="Arial" w:cs="Arial"/>
          <w:b/>
        </w:rPr>
      </w:pPr>
      <w:r w:rsidRPr="00371F29">
        <w:rPr>
          <w:rFonts w:ascii="Arial" w:hAnsi="Arial" w:cs="Arial"/>
          <w:b/>
        </w:rPr>
        <w:t>Two PCR Strategy for Locus-Specific Deep Sequencing</w:t>
      </w:r>
    </w:p>
    <w:p w:rsidR="000365C9" w:rsidRPr="00371F29" w:rsidRDefault="000365C9" w:rsidP="006E541F">
      <w:pPr>
        <w:spacing w:after="0" w:line="240" w:lineRule="auto"/>
        <w:jc w:val="center"/>
        <w:rPr>
          <w:rFonts w:ascii="Arial" w:hAnsi="Arial" w:cs="Arial"/>
          <w:b/>
        </w:rPr>
      </w:pPr>
    </w:p>
    <w:p w:rsidR="000365C9" w:rsidRPr="00371F29" w:rsidRDefault="000365C9" w:rsidP="006E541F">
      <w:pPr>
        <w:spacing w:after="0" w:line="240" w:lineRule="auto"/>
        <w:jc w:val="center"/>
        <w:rPr>
          <w:rFonts w:ascii="Arial" w:hAnsi="Arial" w:cs="Arial"/>
        </w:rPr>
      </w:pPr>
      <w:r w:rsidRPr="00371F29">
        <w:rPr>
          <w:rFonts w:ascii="Arial" w:hAnsi="Arial" w:cs="Arial"/>
        </w:rPr>
        <w:t>Matthew C. Canver</w:t>
      </w:r>
      <w:r w:rsidRPr="00371F29">
        <w:rPr>
          <w:rFonts w:ascii="Arial" w:hAnsi="Arial" w:cs="Arial"/>
          <w:vertAlign w:val="superscript"/>
        </w:rPr>
        <w:t>1</w:t>
      </w:r>
    </w:p>
    <w:p w:rsidR="000365C9" w:rsidRPr="00371F29" w:rsidRDefault="000365C9" w:rsidP="006E541F">
      <w:pPr>
        <w:spacing w:after="0" w:line="240" w:lineRule="auto"/>
        <w:jc w:val="center"/>
        <w:rPr>
          <w:rFonts w:ascii="Arial" w:hAnsi="Arial" w:cs="Arial"/>
        </w:rPr>
      </w:pPr>
    </w:p>
    <w:p w:rsidR="000365C9" w:rsidRPr="00371F29" w:rsidRDefault="000365C9" w:rsidP="006E541F">
      <w:pPr>
        <w:spacing w:after="0" w:line="240" w:lineRule="auto"/>
        <w:jc w:val="center"/>
        <w:rPr>
          <w:rFonts w:ascii="Arial" w:hAnsi="Arial" w:cs="Arial"/>
        </w:rPr>
      </w:pPr>
      <w:r w:rsidRPr="00371F29">
        <w:rPr>
          <w:rFonts w:ascii="Arial" w:hAnsi="Arial" w:cs="Arial"/>
          <w:vertAlign w:val="superscript"/>
        </w:rPr>
        <w:t>1</w:t>
      </w:r>
      <w:r w:rsidRPr="00371F29">
        <w:rPr>
          <w:rFonts w:ascii="Arial" w:hAnsi="Arial" w:cs="Arial"/>
        </w:rPr>
        <w:t>Harvard Medical School, Boston, MA 02115</w:t>
      </w:r>
    </w:p>
    <w:p w:rsidR="00F82379" w:rsidRPr="00371F29" w:rsidRDefault="00F82379" w:rsidP="006E541F">
      <w:pPr>
        <w:spacing w:after="0" w:line="240" w:lineRule="auto"/>
        <w:rPr>
          <w:rFonts w:ascii="Arial" w:hAnsi="Arial" w:cs="Arial"/>
        </w:rPr>
      </w:pPr>
    </w:p>
    <w:p w:rsidR="000365C9" w:rsidRPr="00371F29" w:rsidRDefault="000365C9" w:rsidP="006E541F">
      <w:pPr>
        <w:numPr>
          <w:ilvl w:val="0"/>
          <w:numId w:val="1"/>
        </w:numPr>
        <w:tabs>
          <w:tab w:val="clear" w:pos="720"/>
        </w:tabs>
        <w:spacing w:after="0" w:line="240" w:lineRule="auto"/>
        <w:ind w:left="0"/>
        <w:textAlignment w:val="baseline"/>
        <w:rPr>
          <w:rFonts w:ascii="Arial" w:hAnsi="Arial" w:cs="Arial"/>
          <w:color w:val="000000"/>
        </w:rPr>
      </w:pPr>
      <w:r w:rsidRPr="00371F29">
        <w:rPr>
          <w:rFonts w:ascii="Arial" w:hAnsi="Arial" w:cs="Arial"/>
          <w:color w:val="000000"/>
        </w:rPr>
        <w:t xml:space="preserve">Extract genomic DNA using </w:t>
      </w:r>
      <w:proofErr w:type="spellStart"/>
      <w:r w:rsidRPr="00371F29">
        <w:rPr>
          <w:rFonts w:ascii="Arial" w:hAnsi="Arial" w:cs="Arial"/>
          <w:color w:val="000000"/>
        </w:rPr>
        <w:t>Qiagen</w:t>
      </w:r>
      <w:proofErr w:type="spellEnd"/>
      <w:r w:rsidRPr="00371F29">
        <w:rPr>
          <w:rFonts w:ascii="Arial" w:hAnsi="Arial" w:cs="Arial"/>
          <w:color w:val="000000"/>
        </w:rPr>
        <w:t xml:space="preserve"> Blood/Tissue </w:t>
      </w:r>
      <w:proofErr w:type="spellStart"/>
      <w:r w:rsidRPr="00371F29">
        <w:rPr>
          <w:rFonts w:ascii="Arial" w:hAnsi="Arial" w:cs="Arial"/>
          <w:color w:val="000000"/>
        </w:rPr>
        <w:t>DNeasy</w:t>
      </w:r>
      <w:proofErr w:type="spellEnd"/>
      <w:r w:rsidRPr="00371F29">
        <w:rPr>
          <w:rFonts w:ascii="Arial" w:hAnsi="Arial" w:cs="Arial"/>
          <w:color w:val="000000"/>
        </w:rPr>
        <w:t xml:space="preserve"> kit</w:t>
      </w:r>
      <w:r w:rsidR="00252B82">
        <w:rPr>
          <w:rFonts w:ascii="Arial" w:hAnsi="Arial" w:cs="Arial"/>
          <w:color w:val="000000"/>
        </w:rPr>
        <w:t xml:space="preserve"> or other equivalent method</w:t>
      </w:r>
      <w:r w:rsidRPr="00371F29">
        <w:rPr>
          <w:rFonts w:ascii="Arial" w:hAnsi="Arial" w:cs="Arial"/>
          <w:color w:val="000000"/>
        </w:rPr>
        <w:t xml:space="preserve">. </w:t>
      </w:r>
    </w:p>
    <w:p w:rsidR="000365C9" w:rsidRPr="00371F29" w:rsidRDefault="000365C9" w:rsidP="006E541F">
      <w:pPr>
        <w:numPr>
          <w:ilvl w:val="0"/>
          <w:numId w:val="1"/>
        </w:numPr>
        <w:tabs>
          <w:tab w:val="clear" w:pos="720"/>
        </w:tabs>
        <w:spacing w:after="0" w:line="240" w:lineRule="auto"/>
        <w:ind w:left="0"/>
        <w:textAlignment w:val="baseline"/>
        <w:rPr>
          <w:rFonts w:ascii="Arial" w:hAnsi="Arial" w:cs="Arial"/>
          <w:color w:val="000000"/>
        </w:rPr>
      </w:pPr>
      <w:r w:rsidRPr="00371F29">
        <w:rPr>
          <w:rFonts w:ascii="Arial" w:hAnsi="Arial" w:cs="Arial"/>
          <w:color w:val="000000"/>
        </w:rPr>
        <w:t>Determine</w:t>
      </w:r>
      <w:r w:rsidR="00252B82">
        <w:rPr>
          <w:rFonts w:ascii="Arial" w:hAnsi="Arial" w:cs="Arial"/>
          <w:color w:val="000000"/>
        </w:rPr>
        <w:t xml:space="preserve"> the</w:t>
      </w:r>
      <w:r w:rsidRPr="00371F29">
        <w:rPr>
          <w:rFonts w:ascii="Arial" w:hAnsi="Arial" w:cs="Arial"/>
          <w:color w:val="000000"/>
        </w:rPr>
        <w:t xml:space="preserve"> concentratio</w:t>
      </w:r>
      <w:r w:rsidR="00252B82">
        <w:rPr>
          <w:rFonts w:ascii="Arial" w:hAnsi="Arial" w:cs="Arial"/>
          <w:color w:val="000000"/>
        </w:rPr>
        <w:t xml:space="preserve">n of each DNA sample using </w:t>
      </w:r>
      <w:proofErr w:type="spellStart"/>
      <w:r w:rsidR="00252B82">
        <w:rPr>
          <w:rFonts w:ascii="Arial" w:hAnsi="Arial" w:cs="Arial"/>
          <w:color w:val="000000"/>
        </w:rPr>
        <w:t>NanoD</w:t>
      </w:r>
      <w:r w:rsidRPr="00371F29">
        <w:rPr>
          <w:rFonts w:ascii="Arial" w:hAnsi="Arial" w:cs="Arial"/>
          <w:color w:val="000000"/>
        </w:rPr>
        <w:t>rop</w:t>
      </w:r>
      <w:proofErr w:type="spellEnd"/>
      <w:r w:rsidR="00565F5E">
        <w:rPr>
          <w:rFonts w:ascii="Arial" w:hAnsi="Arial" w:cs="Arial"/>
          <w:color w:val="000000"/>
        </w:rPr>
        <w:t xml:space="preserve"> or other equivalent method</w:t>
      </w:r>
      <w:r w:rsidRPr="00371F29">
        <w:rPr>
          <w:rFonts w:ascii="Arial" w:hAnsi="Arial" w:cs="Arial"/>
          <w:color w:val="000000"/>
        </w:rPr>
        <w:t>.</w:t>
      </w:r>
    </w:p>
    <w:p w:rsidR="000365C9" w:rsidRPr="00371F29" w:rsidRDefault="000365C9" w:rsidP="006E541F">
      <w:pPr>
        <w:pStyle w:val="ListParagraph"/>
        <w:numPr>
          <w:ilvl w:val="0"/>
          <w:numId w:val="1"/>
        </w:numPr>
        <w:tabs>
          <w:tab w:val="clear" w:pos="720"/>
        </w:tabs>
        <w:ind w:left="0"/>
        <w:textAlignment w:val="baseline"/>
        <w:rPr>
          <w:rFonts w:ascii="Arial" w:hAnsi="Arial" w:cs="Arial"/>
          <w:color w:val="000000"/>
          <w:sz w:val="22"/>
          <w:szCs w:val="22"/>
        </w:rPr>
      </w:pPr>
      <w:r w:rsidRPr="00371F29">
        <w:rPr>
          <w:rFonts w:ascii="Arial" w:hAnsi="Arial" w:cs="Arial"/>
          <w:color w:val="000000"/>
          <w:sz w:val="22"/>
          <w:szCs w:val="22"/>
        </w:rPr>
        <w:t>Perform PCR</w:t>
      </w:r>
      <w:r w:rsidR="00252B82">
        <w:rPr>
          <w:rFonts w:ascii="Arial" w:hAnsi="Arial" w:cs="Arial"/>
          <w:color w:val="000000"/>
          <w:sz w:val="22"/>
          <w:szCs w:val="22"/>
        </w:rPr>
        <w:t xml:space="preserve"> #</w:t>
      </w:r>
      <w:r w:rsidRPr="00371F29">
        <w:rPr>
          <w:rFonts w:ascii="Arial" w:hAnsi="Arial" w:cs="Arial"/>
          <w:color w:val="000000"/>
          <w:sz w:val="22"/>
          <w:szCs w:val="22"/>
        </w:rPr>
        <w:t>1 reaction(s) using a proofreading enzyme (the follow</w:t>
      </w:r>
      <w:r w:rsidR="00371F29">
        <w:rPr>
          <w:rFonts w:ascii="Arial" w:hAnsi="Arial" w:cs="Arial"/>
          <w:color w:val="000000"/>
          <w:sz w:val="22"/>
          <w:szCs w:val="22"/>
        </w:rPr>
        <w:t xml:space="preserve">ing protocol uses </w:t>
      </w:r>
      <w:proofErr w:type="spellStart"/>
      <w:r w:rsidRPr="00371F29">
        <w:rPr>
          <w:rFonts w:ascii="Arial" w:hAnsi="Arial" w:cs="Arial"/>
          <w:color w:val="000000"/>
          <w:sz w:val="22"/>
          <w:szCs w:val="22"/>
        </w:rPr>
        <w:t>Herculase</w:t>
      </w:r>
      <w:proofErr w:type="spellEnd"/>
      <w:r w:rsidRPr="00371F29">
        <w:rPr>
          <w:rFonts w:ascii="Arial" w:hAnsi="Arial" w:cs="Arial"/>
          <w:color w:val="000000"/>
          <w:sz w:val="22"/>
          <w:szCs w:val="22"/>
        </w:rPr>
        <w:t xml:space="preserve"> II Fusion DNA Polymerase from Agilent Technologies). </w:t>
      </w:r>
    </w:p>
    <w:p w:rsidR="000365C9" w:rsidRPr="00371F29" w:rsidRDefault="000365C9" w:rsidP="006E541F">
      <w:pPr>
        <w:pStyle w:val="ListParagraph"/>
        <w:numPr>
          <w:ilvl w:val="1"/>
          <w:numId w:val="1"/>
        </w:numPr>
        <w:textAlignment w:val="baseline"/>
        <w:rPr>
          <w:rFonts w:ascii="Arial" w:hAnsi="Arial" w:cs="Arial"/>
          <w:color w:val="000000"/>
          <w:sz w:val="22"/>
          <w:szCs w:val="22"/>
        </w:rPr>
      </w:pPr>
      <w:r w:rsidRPr="00371F29">
        <w:rPr>
          <w:rFonts w:ascii="Arial" w:hAnsi="Arial" w:cs="Arial"/>
          <w:color w:val="000000"/>
          <w:sz w:val="22"/>
          <w:szCs w:val="22"/>
        </w:rPr>
        <w:t xml:space="preserve">Minimize </w:t>
      </w:r>
      <w:r w:rsidR="00565F5E">
        <w:rPr>
          <w:rFonts w:ascii="Arial" w:hAnsi="Arial" w:cs="Arial"/>
          <w:color w:val="000000"/>
          <w:sz w:val="22"/>
          <w:szCs w:val="22"/>
        </w:rPr>
        <w:t>PCR cycles to limit PCR bias</w:t>
      </w:r>
      <w:r w:rsidRPr="00371F29">
        <w:rPr>
          <w:rFonts w:ascii="Arial" w:hAnsi="Arial" w:cs="Arial"/>
          <w:color w:val="000000"/>
          <w:sz w:val="22"/>
          <w:szCs w:val="22"/>
        </w:rPr>
        <w:t>.</w:t>
      </w:r>
      <w:r w:rsidR="00565F5E">
        <w:rPr>
          <w:rFonts w:ascii="Arial" w:hAnsi="Arial" w:cs="Arial"/>
          <w:color w:val="000000"/>
          <w:sz w:val="22"/>
          <w:szCs w:val="22"/>
        </w:rPr>
        <w:t xml:space="preserve"> Consider performing multiple different cycle numbers (e.g. 10, 15, 20 cycles) and evaluate on agarose gel. </w:t>
      </w:r>
    </w:p>
    <w:p w:rsidR="000365C9" w:rsidRDefault="000365C9" w:rsidP="006E541F">
      <w:pPr>
        <w:pStyle w:val="ListParagraph"/>
        <w:numPr>
          <w:ilvl w:val="1"/>
          <w:numId w:val="1"/>
        </w:numPr>
        <w:textAlignment w:val="baseline"/>
        <w:rPr>
          <w:rFonts w:ascii="Arial" w:hAnsi="Arial" w:cs="Arial"/>
          <w:color w:val="000000"/>
          <w:sz w:val="22"/>
          <w:szCs w:val="22"/>
        </w:rPr>
      </w:pPr>
      <w:r w:rsidRPr="00371F29">
        <w:rPr>
          <w:rFonts w:ascii="Arial" w:hAnsi="Arial" w:cs="Arial"/>
          <w:color w:val="000000"/>
          <w:sz w:val="22"/>
          <w:szCs w:val="22"/>
        </w:rPr>
        <w:t>Can try DMSO at increasing concentration 1% to 10%,</w:t>
      </w:r>
      <w:r w:rsidR="00565F5E">
        <w:rPr>
          <w:rFonts w:ascii="Arial" w:hAnsi="Arial" w:cs="Arial"/>
          <w:color w:val="000000"/>
          <w:sz w:val="22"/>
          <w:szCs w:val="22"/>
        </w:rPr>
        <w:t xml:space="preserve"> which</w:t>
      </w:r>
      <w:r w:rsidRPr="00371F29">
        <w:rPr>
          <w:rFonts w:ascii="Arial" w:hAnsi="Arial" w:cs="Arial"/>
          <w:color w:val="000000"/>
          <w:sz w:val="22"/>
          <w:szCs w:val="22"/>
        </w:rPr>
        <w:t xml:space="preserve"> often improves specificity. 8% </w:t>
      </w:r>
      <w:r w:rsidR="00565F5E">
        <w:rPr>
          <w:rFonts w:ascii="Arial" w:hAnsi="Arial" w:cs="Arial"/>
          <w:color w:val="000000"/>
          <w:sz w:val="22"/>
          <w:szCs w:val="22"/>
        </w:rPr>
        <w:t>is used in the reaction below</w:t>
      </w:r>
      <w:r w:rsidRPr="00371F29">
        <w:rPr>
          <w:rFonts w:ascii="Arial" w:hAnsi="Arial" w:cs="Arial"/>
          <w:color w:val="000000"/>
          <w:sz w:val="22"/>
          <w:szCs w:val="22"/>
        </w:rPr>
        <w:t xml:space="preserve">. </w:t>
      </w:r>
    </w:p>
    <w:p w:rsidR="00D81FC8" w:rsidRPr="00393806" w:rsidRDefault="00393806" w:rsidP="00393806">
      <w:pPr>
        <w:pStyle w:val="ListParagraph"/>
        <w:numPr>
          <w:ilvl w:val="1"/>
          <w:numId w:val="1"/>
        </w:numPr>
        <w:rPr>
          <w:rFonts w:ascii="Arial" w:hAnsi="Arial" w:cs="Arial"/>
          <w:color w:val="000000"/>
          <w:sz w:val="22"/>
          <w:szCs w:val="22"/>
        </w:rPr>
      </w:pPr>
      <w:r>
        <w:rPr>
          <w:rFonts w:ascii="Arial" w:hAnsi="Arial" w:cs="Arial"/>
          <w:color w:val="000000"/>
          <w:sz w:val="22"/>
          <w:szCs w:val="22"/>
        </w:rPr>
        <w:t>*</w:t>
      </w:r>
      <w:r w:rsidR="00D81FC8" w:rsidRPr="00D81FC8">
        <w:rPr>
          <w:rFonts w:ascii="Arial" w:hAnsi="Arial" w:cs="Arial"/>
          <w:color w:val="000000"/>
          <w:sz w:val="22"/>
          <w:szCs w:val="22"/>
        </w:rPr>
        <w:t xml:space="preserve">Amount of genomic </w:t>
      </w:r>
      <w:r>
        <w:rPr>
          <w:rFonts w:ascii="Arial" w:hAnsi="Arial" w:cs="Arial"/>
          <w:color w:val="000000"/>
          <w:sz w:val="22"/>
          <w:szCs w:val="22"/>
        </w:rPr>
        <w:t>DNA (</w:t>
      </w:r>
      <w:proofErr w:type="spellStart"/>
      <w:r>
        <w:rPr>
          <w:rFonts w:ascii="Arial" w:hAnsi="Arial" w:cs="Arial"/>
          <w:color w:val="000000"/>
          <w:sz w:val="22"/>
          <w:szCs w:val="22"/>
        </w:rPr>
        <w:t>gDNA</w:t>
      </w:r>
      <w:proofErr w:type="spellEnd"/>
      <w:r>
        <w:rPr>
          <w:rFonts w:ascii="Arial" w:hAnsi="Arial" w:cs="Arial"/>
          <w:color w:val="000000"/>
          <w:sz w:val="22"/>
          <w:szCs w:val="22"/>
        </w:rPr>
        <w:t xml:space="preserve">) for PCR #1 </w:t>
      </w:r>
      <w:r w:rsidR="00D81FC8" w:rsidRPr="00D81FC8">
        <w:rPr>
          <w:rFonts w:ascii="Arial" w:hAnsi="Arial" w:cs="Arial"/>
          <w:color w:val="000000"/>
          <w:sz w:val="22"/>
          <w:szCs w:val="22"/>
        </w:rPr>
        <w:t xml:space="preserve">can vary based on experimental needs. On average, </w:t>
      </w:r>
      <w:r w:rsidR="00D81FC8">
        <w:rPr>
          <w:rFonts w:ascii="Arial" w:hAnsi="Arial" w:cs="Arial"/>
          <w:color w:val="000000"/>
          <w:sz w:val="22"/>
          <w:szCs w:val="22"/>
        </w:rPr>
        <w:t xml:space="preserve">a </w:t>
      </w:r>
      <w:r w:rsidR="00D81FC8" w:rsidRPr="00D81FC8">
        <w:rPr>
          <w:rFonts w:ascii="Arial" w:hAnsi="Arial" w:cs="Arial"/>
          <w:color w:val="000000"/>
          <w:sz w:val="22"/>
          <w:szCs w:val="22"/>
        </w:rPr>
        <w:t xml:space="preserve">genome from </w:t>
      </w:r>
      <w:r>
        <w:rPr>
          <w:rFonts w:ascii="Arial" w:hAnsi="Arial" w:cs="Arial"/>
          <w:color w:val="000000"/>
          <w:sz w:val="22"/>
          <w:szCs w:val="22"/>
        </w:rPr>
        <w:t xml:space="preserve">a </w:t>
      </w:r>
      <w:r w:rsidR="00D81FC8" w:rsidRPr="00D81FC8">
        <w:rPr>
          <w:rFonts w:ascii="Arial" w:hAnsi="Arial" w:cs="Arial"/>
          <w:color w:val="000000"/>
          <w:sz w:val="22"/>
          <w:szCs w:val="22"/>
        </w:rPr>
        <w:t>single cell is</w:t>
      </w:r>
      <w:r w:rsidR="00D81FC8">
        <w:rPr>
          <w:rFonts w:ascii="Arial" w:hAnsi="Arial" w:cs="Arial"/>
          <w:color w:val="000000"/>
          <w:sz w:val="22"/>
          <w:szCs w:val="22"/>
        </w:rPr>
        <w:t xml:space="preserve"> approximately</w:t>
      </w:r>
      <w:r>
        <w:rPr>
          <w:rFonts w:ascii="Arial" w:hAnsi="Arial" w:cs="Arial"/>
          <w:color w:val="000000"/>
          <w:sz w:val="22"/>
          <w:szCs w:val="22"/>
        </w:rPr>
        <w:t xml:space="preserve"> 6 </w:t>
      </w:r>
      <w:proofErr w:type="spellStart"/>
      <w:r>
        <w:rPr>
          <w:rFonts w:ascii="Arial" w:hAnsi="Arial" w:cs="Arial"/>
          <w:color w:val="000000"/>
          <w:sz w:val="22"/>
          <w:szCs w:val="22"/>
        </w:rPr>
        <w:t>picograms</w:t>
      </w:r>
      <w:proofErr w:type="spellEnd"/>
      <w:r w:rsidR="00D81FC8" w:rsidRPr="00D81FC8">
        <w:rPr>
          <w:rFonts w:ascii="Arial" w:hAnsi="Arial" w:cs="Arial"/>
          <w:color w:val="000000"/>
          <w:sz w:val="22"/>
          <w:szCs w:val="22"/>
        </w:rPr>
        <w:t xml:space="preserve">. Therefore, 6.6 </w:t>
      </w:r>
      <w:proofErr w:type="spellStart"/>
      <w:r w:rsidR="00D81FC8" w:rsidRPr="00D81FC8">
        <w:rPr>
          <w:rFonts w:ascii="Arial" w:hAnsi="Arial" w:cs="Arial"/>
          <w:color w:val="000000"/>
          <w:sz w:val="22"/>
          <w:szCs w:val="22"/>
        </w:rPr>
        <w:t>μg</w:t>
      </w:r>
      <w:proofErr w:type="spellEnd"/>
      <w:r w:rsidR="00D81FC8">
        <w:rPr>
          <w:rFonts w:ascii="Arial" w:hAnsi="Arial" w:cs="Arial"/>
          <w:color w:val="000000"/>
          <w:sz w:val="22"/>
          <w:szCs w:val="22"/>
        </w:rPr>
        <w:t xml:space="preserve"> of </w:t>
      </w:r>
      <w:proofErr w:type="spellStart"/>
      <w:r w:rsidR="00D81FC8" w:rsidRPr="00D81FC8">
        <w:rPr>
          <w:rFonts w:ascii="Arial" w:hAnsi="Arial" w:cs="Arial"/>
          <w:color w:val="000000"/>
          <w:sz w:val="22"/>
          <w:szCs w:val="22"/>
        </w:rPr>
        <w:t>gDNA</w:t>
      </w:r>
      <w:proofErr w:type="spellEnd"/>
      <w:r w:rsidR="00D81FC8" w:rsidRPr="00D81FC8">
        <w:rPr>
          <w:rFonts w:ascii="Arial" w:hAnsi="Arial" w:cs="Arial"/>
          <w:color w:val="000000"/>
          <w:sz w:val="22"/>
          <w:szCs w:val="22"/>
        </w:rPr>
        <w:t xml:space="preserve"> represents one million cells. Use adequate </w:t>
      </w:r>
      <w:proofErr w:type="spellStart"/>
      <w:r w:rsidR="00D81FC8" w:rsidRPr="00D81FC8">
        <w:rPr>
          <w:rFonts w:ascii="Arial" w:hAnsi="Arial" w:cs="Arial"/>
          <w:color w:val="000000"/>
          <w:sz w:val="22"/>
          <w:szCs w:val="22"/>
        </w:rPr>
        <w:t>gDNA</w:t>
      </w:r>
      <w:proofErr w:type="spellEnd"/>
      <w:r w:rsidR="00D81FC8" w:rsidRPr="00D81FC8">
        <w:rPr>
          <w:rFonts w:ascii="Arial" w:hAnsi="Arial" w:cs="Arial"/>
          <w:color w:val="000000"/>
          <w:sz w:val="22"/>
          <w:szCs w:val="22"/>
        </w:rPr>
        <w:t xml:space="preserve"> to represent desired number of cells.</w:t>
      </w:r>
    </w:p>
    <w:p w:rsidR="000365C9" w:rsidRPr="00371F29" w:rsidRDefault="000365C9" w:rsidP="006E541F">
      <w:pPr>
        <w:spacing w:after="0" w:line="240" w:lineRule="auto"/>
        <w:ind w:left="1080" w:firstLine="720"/>
        <w:textAlignment w:val="baseline"/>
        <w:rPr>
          <w:rFonts w:ascii="Arial" w:hAnsi="Arial" w:cs="Arial"/>
          <w:color w:val="000000"/>
          <w:u w:val="single"/>
        </w:rPr>
      </w:pPr>
    </w:p>
    <w:p w:rsidR="000365C9" w:rsidRPr="00371F29" w:rsidRDefault="000365C9" w:rsidP="006E541F">
      <w:pPr>
        <w:spacing w:after="0" w:line="240" w:lineRule="auto"/>
        <w:ind w:left="2160" w:firstLine="720"/>
        <w:textAlignment w:val="baseline"/>
        <w:rPr>
          <w:rFonts w:ascii="Arial" w:hAnsi="Arial" w:cs="Arial"/>
          <w:color w:val="000000"/>
          <w:u w:val="single"/>
        </w:rPr>
      </w:pPr>
      <w:r w:rsidRPr="00371F29">
        <w:rPr>
          <w:rFonts w:ascii="Arial" w:hAnsi="Arial" w:cs="Arial"/>
          <w:color w:val="000000"/>
          <w:u w:val="single"/>
        </w:rPr>
        <w:t>PCR</w:t>
      </w:r>
      <w:r w:rsidR="00E63DB5">
        <w:rPr>
          <w:rFonts w:ascii="Arial" w:hAnsi="Arial" w:cs="Arial"/>
          <w:color w:val="000000"/>
          <w:u w:val="single"/>
        </w:rPr>
        <w:t xml:space="preserve"> #</w:t>
      </w:r>
      <w:r w:rsidRPr="00371F29">
        <w:rPr>
          <w:rFonts w:ascii="Arial" w:hAnsi="Arial" w:cs="Arial"/>
          <w:color w:val="000000"/>
          <w:u w:val="single"/>
        </w:rPr>
        <w:t>1</w:t>
      </w:r>
    </w:p>
    <w:p w:rsidR="000365C9" w:rsidRPr="00371F29" w:rsidRDefault="000365C9" w:rsidP="006E541F">
      <w:pPr>
        <w:spacing w:after="0" w:line="240" w:lineRule="auto"/>
        <w:ind w:left="2880"/>
        <w:rPr>
          <w:rFonts w:ascii="Arial" w:hAnsi="Arial" w:cs="Arial"/>
        </w:rPr>
      </w:pPr>
      <w:r w:rsidRPr="00371F29">
        <w:rPr>
          <w:rFonts w:ascii="Arial" w:hAnsi="Arial" w:cs="Arial"/>
        </w:rPr>
        <w:t>X</w:t>
      </w:r>
      <w:r w:rsidR="00393806">
        <w:rPr>
          <w:rFonts w:ascii="Arial" w:hAnsi="Arial" w:cs="Arial"/>
        </w:rPr>
        <w:t>*</w:t>
      </w:r>
      <w:r w:rsidRPr="00371F29">
        <w:rPr>
          <w:rFonts w:ascii="Arial" w:hAnsi="Arial" w:cs="Arial"/>
        </w:rPr>
        <w:t xml:space="preserve"> </w:t>
      </w:r>
      <w:proofErr w:type="spellStart"/>
      <w:r w:rsidRPr="00371F29">
        <w:rPr>
          <w:rFonts w:ascii="Arial" w:hAnsi="Arial" w:cs="Arial"/>
        </w:rPr>
        <w:t>μL</w:t>
      </w:r>
      <w:proofErr w:type="spellEnd"/>
      <w:r w:rsidRPr="00371F29">
        <w:rPr>
          <w:rFonts w:ascii="Arial" w:hAnsi="Arial" w:cs="Arial"/>
        </w:rPr>
        <w:t xml:space="preserve"> genomic DNA</w:t>
      </w:r>
    </w:p>
    <w:p w:rsidR="000365C9" w:rsidRPr="00371F29" w:rsidRDefault="00C762C5" w:rsidP="006E541F">
      <w:pPr>
        <w:spacing w:after="0" w:line="240" w:lineRule="auto"/>
        <w:ind w:left="2880"/>
        <w:rPr>
          <w:rFonts w:ascii="Arial" w:hAnsi="Arial" w:cs="Arial"/>
        </w:rPr>
      </w:pPr>
      <w:r>
        <w:rPr>
          <w:rFonts w:ascii="Arial" w:hAnsi="Arial" w:cs="Arial"/>
        </w:rPr>
        <w:t xml:space="preserve">10 </w:t>
      </w:r>
      <w:proofErr w:type="spellStart"/>
      <w:r>
        <w:rPr>
          <w:rFonts w:ascii="Arial" w:hAnsi="Arial" w:cs="Arial"/>
        </w:rPr>
        <w:t>μL</w:t>
      </w:r>
      <w:proofErr w:type="spellEnd"/>
      <w:r>
        <w:rPr>
          <w:rFonts w:ascii="Arial" w:hAnsi="Arial" w:cs="Arial"/>
        </w:rPr>
        <w:t xml:space="preserve"> of reaction buffer (5x</w:t>
      </w:r>
      <w:r w:rsidR="000365C9" w:rsidRPr="00371F29">
        <w:rPr>
          <w:rFonts w:ascii="Arial" w:hAnsi="Arial" w:cs="Arial"/>
        </w:rPr>
        <w:t>)</w:t>
      </w:r>
    </w:p>
    <w:p w:rsidR="000365C9" w:rsidRPr="00371F29" w:rsidRDefault="000365C9" w:rsidP="006E541F">
      <w:pPr>
        <w:spacing w:after="0" w:line="240" w:lineRule="auto"/>
        <w:ind w:left="2880"/>
        <w:rPr>
          <w:rFonts w:ascii="Arial" w:hAnsi="Arial" w:cs="Arial"/>
        </w:rPr>
      </w:pPr>
      <w:r w:rsidRPr="00371F29">
        <w:rPr>
          <w:rFonts w:ascii="Arial" w:hAnsi="Arial" w:cs="Arial"/>
        </w:rPr>
        <w:t xml:space="preserve">1 </w:t>
      </w:r>
      <w:proofErr w:type="spellStart"/>
      <w:r w:rsidRPr="00371F29">
        <w:rPr>
          <w:rFonts w:ascii="Arial" w:hAnsi="Arial" w:cs="Arial"/>
        </w:rPr>
        <w:t>μL</w:t>
      </w:r>
      <w:proofErr w:type="spellEnd"/>
      <w:r w:rsidRPr="00371F29">
        <w:rPr>
          <w:rFonts w:ascii="Arial" w:hAnsi="Arial" w:cs="Arial"/>
        </w:rPr>
        <w:t xml:space="preserve"> of 100 </w:t>
      </w:r>
      <w:proofErr w:type="spellStart"/>
      <w:r w:rsidRPr="00371F29">
        <w:rPr>
          <w:rFonts w:ascii="Arial" w:hAnsi="Arial" w:cs="Arial"/>
        </w:rPr>
        <w:t>mM</w:t>
      </w:r>
      <w:proofErr w:type="spellEnd"/>
      <w:r w:rsidRPr="00371F29">
        <w:rPr>
          <w:rFonts w:ascii="Arial" w:hAnsi="Arial" w:cs="Arial"/>
        </w:rPr>
        <w:t xml:space="preserve"> dNTPs</w:t>
      </w:r>
    </w:p>
    <w:p w:rsidR="000365C9" w:rsidRPr="00371F29" w:rsidRDefault="00393806" w:rsidP="006E541F">
      <w:pPr>
        <w:spacing w:after="0" w:line="240" w:lineRule="auto"/>
        <w:ind w:left="2880"/>
        <w:rPr>
          <w:rFonts w:ascii="Arial" w:hAnsi="Arial" w:cs="Arial"/>
        </w:rPr>
      </w:pPr>
      <w:r>
        <w:rPr>
          <w:rFonts w:ascii="Arial" w:hAnsi="Arial" w:cs="Arial"/>
        </w:rPr>
        <w:t xml:space="preserve">2.5 </w:t>
      </w:r>
      <w:proofErr w:type="spellStart"/>
      <w:r>
        <w:rPr>
          <w:rFonts w:ascii="Arial" w:hAnsi="Arial" w:cs="Arial"/>
        </w:rPr>
        <w:t>μL</w:t>
      </w:r>
      <w:proofErr w:type="spellEnd"/>
      <w:r>
        <w:rPr>
          <w:rFonts w:ascii="Arial" w:hAnsi="Arial" w:cs="Arial"/>
        </w:rPr>
        <w:t xml:space="preserve"> of 5</w:t>
      </w:r>
      <w:r w:rsidR="000365C9" w:rsidRPr="00371F29"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μ</w:t>
      </w:r>
      <w:r w:rsidR="000365C9" w:rsidRPr="00371F29">
        <w:rPr>
          <w:rFonts w:ascii="Arial" w:hAnsi="Arial" w:cs="Arial"/>
        </w:rPr>
        <w:t>M</w:t>
      </w:r>
      <w:proofErr w:type="spellEnd"/>
      <w:r w:rsidR="000365C9" w:rsidRPr="00371F29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PCR #1 forward primer</w:t>
      </w:r>
    </w:p>
    <w:p w:rsidR="000365C9" w:rsidRPr="00371F29" w:rsidRDefault="000365C9" w:rsidP="006E541F">
      <w:pPr>
        <w:spacing w:after="0" w:line="240" w:lineRule="auto"/>
        <w:ind w:left="2880"/>
        <w:rPr>
          <w:rFonts w:ascii="Arial" w:hAnsi="Arial" w:cs="Arial"/>
        </w:rPr>
      </w:pPr>
      <w:r w:rsidRPr="00371F29">
        <w:rPr>
          <w:rFonts w:ascii="Arial" w:hAnsi="Arial" w:cs="Arial"/>
        </w:rPr>
        <w:t xml:space="preserve">2.5 </w:t>
      </w:r>
      <w:proofErr w:type="spellStart"/>
      <w:r w:rsidRPr="00371F29">
        <w:rPr>
          <w:rFonts w:ascii="Arial" w:hAnsi="Arial" w:cs="Arial"/>
        </w:rPr>
        <w:t>μL</w:t>
      </w:r>
      <w:proofErr w:type="spellEnd"/>
      <w:r w:rsidRPr="00371F29">
        <w:rPr>
          <w:rFonts w:ascii="Arial" w:hAnsi="Arial" w:cs="Arial"/>
        </w:rPr>
        <w:t xml:space="preserve"> of</w:t>
      </w:r>
      <w:r w:rsidR="00393806">
        <w:rPr>
          <w:rFonts w:ascii="Arial" w:hAnsi="Arial" w:cs="Arial"/>
        </w:rPr>
        <w:t xml:space="preserve"> 5</w:t>
      </w:r>
      <w:r w:rsidRPr="00371F29">
        <w:rPr>
          <w:rFonts w:ascii="Arial" w:hAnsi="Arial" w:cs="Arial"/>
        </w:rPr>
        <w:t xml:space="preserve"> </w:t>
      </w:r>
      <w:proofErr w:type="spellStart"/>
      <w:r w:rsidR="00393806">
        <w:rPr>
          <w:rFonts w:ascii="Arial" w:hAnsi="Arial" w:cs="Arial"/>
        </w:rPr>
        <w:t>μ</w:t>
      </w:r>
      <w:r w:rsidRPr="00371F29">
        <w:rPr>
          <w:rFonts w:ascii="Arial" w:hAnsi="Arial" w:cs="Arial"/>
        </w:rPr>
        <w:t>M</w:t>
      </w:r>
      <w:proofErr w:type="spellEnd"/>
      <w:r w:rsidRPr="00371F29">
        <w:rPr>
          <w:rFonts w:ascii="Arial" w:hAnsi="Arial" w:cs="Arial"/>
        </w:rPr>
        <w:t xml:space="preserve"> </w:t>
      </w:r>
      <w:r w:rsidR="00393806">
        <w:rPr>
          <w:rFonts w:ascii="Arial" w:hAnsi="Arial" w:cs="Arial"/>
        </w:rPr>
        <w:t>PCR #1 reverse primer</w:t>
      </w:r>
    </w:p>
    <w:p w:rsidR="000365C9" w:rsidRPr="00371F29" w:rsidRDefault="000365C9" w:rsidP="006E541F">
      <w:pPr>
        <w:spacing w:after="0" w:line="240" w:lineRule="auto"/>
        <w:ind w:left="2880"/>
        <w:rPr>
          <w:rFonts w:ascii="Arial" w:hAnsi="Arial" w:cs="Arial"/>
        </w:rPr>
      </w:pPr>
      <w:r w:rsidRPr="00371F29">
        <w:rPr>
          <w:rFonts w:ascii="Arial" w:hAnsi="Arial" w:cs="Arial"/>
        </w:rPr>
        <w:t xml:space="preserve">4 </w:t>
      </w:r>
      <w:proofErr w:type="spellStart"/>
      <w:r w:rsidRPr="00371F29">
        <w:rPr>
          <w:rFonts w:ascii="Arial" w:hAnsi="Arial" w:cs="Arial"/>
        </w:rPr>
        <w:t>μL</w:t>
      </w:r>
      <w:proofErr w:type="spellEnd"/>
      <w:r w:rsidRPr="00371F29">
        <w:rPr>
          <w:rFonts w:ascii="Arial" w:hAnsi="Arial" w:cs="Arial"/>
        </w:rPr>
        <w:t xml:space="preserve"> of DMSO</w:t>
      </w:r>
    </w:p>
    <w:p w:rsidR="000365C9" w:rsidRPr="00371F29" w:rsidRDefault="000365C9" w:rsidP="006E541F">
      <w:pPr>
        <w:spacing w:after="0" w:line="240" w:lineRule="auto"/>
        <w:ind w:left="2880"/>
        <w:rPr>
          <w:rFonts w:ascii="Arial" w:hAnsi="Arial" w:cs="Arial"/>
        </w:rPr>
      </w:pPr>
      <w:r w:rsidRPr="00371F29">
        <w:rPr>
          <w:rFonts w:ascii="Arial" w:hAnsi="Arial" w:cs="Arial"/>
        </w:rPr>
        <w:t xml:space="preserve">0.5 </w:t>
      </w:r>
      <w:proofErr w:type="spellStart"/>
      <w:r w:rsidRPr="00371F29">
        <w:rPr>
          <w:rFonts w:ascii="Arial" w:hAnsi="Arial" w:cs="Arial"/>
        </w:rPr>
        <w:t>μL</w:t>
      </w:r>
      <w:proofErr w:type="spellEnd"/>
      <w:r w:rsidRPr="00371F29">
        <w:rPr>
          <w:rFonts w:ascii="Arial" w:hAnsi="Arial" w:cs="Arial"/>
        </w:rPr>
        <w:t xml:space="preserve"> of </w:t>
      </w:r>
      <w:proofErr w:type="spellStart"/>
      <w:r w:rsidRPr="00371F29">
        <w:rPr>
          <w:rFonts w:ascii="Arial" w:hAnsi="Arial" w:cs="Arial"/>
        </w:rPr>
        <w:t>Herculase</w:t>
      </w:r>
      <w:proofErr w:type="spellEnd"/>
      <w:r w:rsidRPr="00371F29">
        <w:rPr>
          <w:rFonts w:ascii="Arial" w:hAnsi="Arial" w:cs="Arial"/>
        </w:rPr>
        <w:t xml:space="preserve"> </w:t>
      </w:r>
      <w:r w:rsidR="00C762C5">
        <w:rPr>
          <w:rFonts w:ascii="Arial" w:hAnsi="Arial" w:cs="Arial"/>
        </w:rPr>
        <w:t xml:space="preserve">II </w:t>
      </w:r>
      <w:r w:rsidRPr="00371F29">
        <w:rPr>
          <w:rFonts w:ascii="Arial" w:hAnsi="Arial" w:cs="Arial"/>
        </w:rPr>
        <w:t>DNA Polymerase</w:t>
      </w:r>
    </w:p>
    <w:p w:rsidR="000365C9" w:rsidRPr="00371F29" w:rsidRDefault="000365C9" w:rsidP="006E541F">
      <w:pPr>
        <w:spacing w:after="0" w:line="240" w:lineRule="auto"/>
        <w:ind w:left="2880"/>
        <w:rPr>
          <w:rFonts w:ascii="Arial" w:hAnsi="Arial" w:cs="Arial"/>
        </w:rPr>
      </w:pPr>
      <w:proofErr w:type="gramStart"/>
      <w:r w:rsidRPr="00371F29">
        <w:rPr>
          <w:rFonts w:ascii="Arial" w:hAnsi="Arial" w:cs="Arial"/>
        </w:rPr>
        <w:t>to</w:t>
      </w:r>
      <w:proofErr w:type="gramEnd"/>
      <w:r w:rsidRPr="00371F29">
        <w:rPr>
          <w:rFonts w:ascii="Arial" w:hAnsi="Arial" w:cs="Arial"/>
        </w:rPr>
        <w:t xml:space="preserve"> 50 </w:t>
      </w:r>
      <w:proofErr w:type="spellStart"/>
      <w:r w:rsidRPr="00371F29">
        <w:rPr>
          <w:rFonts w:ascii="Arial" w:hAnsi="Arial" w:cs="Arial"/>
        </w:rPr>
        <w:t>μL</w:t>
      </w:r>
      <w:proofErr w:type="spellEnd"/>
      <w:r w:rsidRPr="00371F29">
        <w:rPr>
          <w:rFonts w:ascii="Arial" w:hAnsi="Arial" w:cs="Arial"/>
        </w:rPr>
        <w:t xml:space="preserve"> with H</w:t>
      </w:r>
      <w:r w:rsidRPr="00371F29">
        <w:rPr>
          <w:rFonts w:ascii="Arial" w:hAnsi="Arial" w:cs="Arial"/>
          <w:vertAlign w:val="subscript"/>
        </w:rPr>
        <w:t>2</w:t>
      </w:r>
      <w:r w:rsidRPr="00371F29">
        <w:rPr>
          <w:rFonts w:ascii="Arial" w:hAnsi="Arial" w:cs="Arial"/>
        </w:rPr>
        <w:t>O</w:t>
      </w:r>
    </w:p>
    <w:p w:rsidR="000365C9" w:rsidRPr="00371F29" w:rsidRDefault="000365C9" w:rsidP="006E541F">
      <w:pPr>
        <w:spacing w:after="0" w:line="240" w:lineRule="auto"/>
        <w:textAlignment w:val="baseline"/>
        <w:rPr>
          <w:rFonts w:ascii="Arial" w:hAnsi="Arial" w:cs="Arial"/>
          <w:color w:val="000000"/>
          <w:u w:val="single"/>
        </w:rPr>
      </w:pPr>
    </w:p>
    <w:p w:rsidR="000365C9" w:rsidRPr="00371F29" w:rsidRDefault="000365C9" w:rsidP="006E541F">
      <w:pPr>
        <w:spacing w:after="0" w:line="240" w:lineRule="auto"/>
        <w:ind w:left="2160" w:firstLine="720"/>
        <w:textAlignment w:val="baseline"/>
        <w:rPr>
          <w:rFonts w:ascii="Arial" w:hAnsi="Arial" w:cs="Arial"/>
          <w:color w:val="000000"/>
          <w:u w:val="single"/>
        </w:rPr>
      </w:pPr>
      <w:r w:rsidRPr="00371F29">
        <w:rPr>
          <w:rFonts w:ascii="Arial" w:hAnsi="Arial" w:cs="Arial"/>
          <w:color w:val="000000"/>
          <w:u w:val="single"/>
        </w:rPr>
        <w:t>PCR</w:t>
      </w:r>
      <w:r w:rsidR="00E63DB5">
        <w:rPr>
          <w:rFonts w:ascii="Arial" w:hAnsi="Arial" w:cs="Arial"/>
          <w:color w:val="000000"/>
          <w:u w:val="single"/>
        </w:rPr>
        <w:t xml:space="preserve"> #</w:t>
      </w:r>
      <w:r w:rsidRPr="00371F29">
        <w:rPr>
          <w:rFonts w:ascii="Arial" w:hAnsi="Arial" w:cs="Arial"/>
          <w:color w:val="000000"/>
          <w:u w:val="single"/>
        </w:rPr>
        <w:t>1 Cycling Conditions</w:t>
      </w:r>
    </w:p>
    <w:p w:rsidR="000365C9" w:rsidRPr="00371F29" w:rsidRDefault="000365C9" w:rsidP="006E541F">
      <w:pPr>
        <w:pStyle w:val="ListParagraph"/>
        <w:numPr>
          <w:ilvl w:val="2"/>
          <w:numId w:val="1"/>
        </w:numPr>
        <w:ind w:left="3240"/>
        <w:textAlignment w:val="baseline"/>
        <w:rPr>
          <w:rFonts w:ascii="Arial" w:hAnsi="Arial" w:cs="Arial"/>
          <w:color w:val="000000"/>
          <w:sz w:val="22"/>
          <w:szCs w:val="22"/>
        </w:rPr>
      </w:pPr>
      <w:r w:rsidRPr="00371F29">
        <w:rPr>
          <w:rFonts w:ascii="Arial" w:hAnsi="Arial" w:cs="Arial"/>
          <w:color w:val="000000"/>
          <w:sz w:val="22"/>
          <w:szCs w:val="22"/>
        </w:rPr>
        <w:t>95</w:t>
      </w:r>
      <w:r w:rsidRPr="00371F29">
        <w:rPr>
          <w:rFonts w:ascii="Arial" w:hAnsi="Arial" w:cs="Arial"/>
          <w:color w:val="000000"/>
          <w:sz w:val="22"/>
          <w:szCs w:val="22"/>
          <w:vertAlign w:val="superscript"/>
        </w:rPr>
        <w:t>o</w:t>
      </w:r>
      <w:r w:rsidRPr="00371F29">
        <w:rPr>
          <w:rFonts w:ascii="Arial" w:hAnsi="Arial" w:cs="Arial"/>
          <w:color w:val="000000"/>
          <w:sz w:val="22"/>
          <w:szCs w:val="22"/>
        </w:rPr>
        <w:t>C for 2 minutes</w:t>
      </w:r>
    </w:p>
    <w:p w:rsidR="000365C9" w:rsidRPr="00371F29" w:rsidRDefault="000365C9" w:rsidP="006E541F">
      <w:pPr>
        <w:pStyle w:val="ListParagraph"/>
        <w:numPr>
          <w:ilvl w:val="2"/>
          <w:numId w:val="1"/>
        </w:numPr>
        <w:ind w:left="3240"/>
        <w:textAlignment w:val="baseline"/>
        <w:rPr>
          <w:rFonts w:ascii="Arial" w:hAnsi="Arial" w:cs="Arial"/>
          <w:color w:val="000000"/>
          <w:sz w:val="22"/>
          <w:szCs w:val="22"/>
        </w:rPr>
      </w:pPr>
      <w:r w:rsidRPr="00371F29">
        <w:rPr>
          <w:rFonts w:ascii="Arial" w:hAnsi="Arial" w:cs="Arial"/>
          <w:color w:val="000000"/>
          <w:sz w:val="22"/>
          <w:szCs w:val="22"/>
        </w:rPr>
        <w:t>95</w:t>
      </w:r>
      <w:r w:rsidRPr="00371F29">
        <w:rPr>
          <w:rFonts w:ascii="Arial" w:hAnsi="Arial" w:cs="Arial"/>
          <w:color w:val="000000"/>
          <w:sz w:val="22"/>
          <w:szCs w:val="22"/>
          <w:vertAlign w:val="superscript"/>
        </w:rPr>
        <w:t>o</w:t>
      </w:r>
      <w:r w:rsidRPr="00371F29">
        <w:rPr>
          <w:rFonts w:ascii="Arial" w:hAnsi="Arial" w:cs="Arial"/>
          <w:color w:val="000000"/>
          <w:sz w:val="22"/>
          <w:szCs w:val="22"/>
        </w:rPr>
        <w:t>C for 20 seconds</w:t>
      </w:r>
    </w:p>
    <w:p w:rsidR="000365C9" w:rsidRPr="00371F29" w:rsidRDefault="000365C9" w:rsidP="006E541F">
      <w:pPr>
        <w:pStyle w:val="ListParagraph"/>
        <w:numPr>
          <w:ilvl w:val="2"/>
          <w:numId w:val="1"/>
        </w:numPr>
        <w:ind w:left="3240"/>
        <w:textAlignment w:val="baseline"/>
        <w:rPr>
          <w:rFonts w:ascii="Arial" w:hAnsi="Arial" w:cs="Arial"/>
          <w:color w:val="000000"/>
          <w:sz w:val="22"/>
          <w:szCs w:val="22"/>
        </w:rPr>
      </w:pPr>
      <w:r w:rsidRPr="00371F29">
        <w:rPr>
          <w:rFonts w:ascii="Arial" w:hAnsi="Arial" w:cs="Arial"/>
          <w:color w:val="000000"/>
          <w:sz w:val="22"/>
          <w:szCs w:val="22"/>
        </w:rPr>
        <w:t>60</w:t>
      </w:r>
      <w:r w:rsidRPr="00371F29">
        <w:rPr>
          <w:rFonts w:ascii="Arial" w:hAnsi="Arial" w:cs="Arial"/>
          <w:color w:val="000000"/>
          <w:sz w:val="22"/>
          <w:szCs w:val="22"/>
          <w:vertAlign w:val="superscript"/>
        </w:rPr>
        <w:t>o</w:t>
      </w:r>
      <w:r w:rsidRPr="00371F29">
        <w:rPr>
          <w:rFonts w:ascii="Arial" w:hAnsi="Arial" w:cs="Arial"/>
          <w:color w:val="000000"/>
          <w:sz w:val="22"/>
          <w:szCs w:val="22"/>
        </w:rPr>
        <w:t>C for 20 seconds</w:t>
      </w:r>
    </w:p>
    <w:p w:rsidR="000365C9" w:rsidRPr="00371F29" w:rsidRDefault="000365C9" w:rsidP="006E541F">
      <w:pPr>
        <w:pStyle w:val="ListParagraph"/>
        <w:numPr>
          <w:ilvl w:val="2"/>
          <w:numId w:val="1"/>
        </w:numPr>
        <w:ind w:left="3240"/>
        <w:textAlignment w:val="baseline"/>
        <w:rPr>
          <w:rFonts w:ascii="Arial" w:hAnsi="Arial" w:cs="Arial"/>
          <w:color w:val="000000"/>
          <w:sz w:val="22"/>
          <w:szCs w:val="22"/>
        </w:rPr>
      </w:pPr>
      <w:r w:rsidRPr="00371F29">
        <w:rPr>
          <w:rFonts w:ascii="Arial" w:hAnsi="Arial" w:cs="Arial"/>
          <w:color w:val="000000"/>
          <w:sz w:val="22"/>
          <w:szCs w:val="22"/>
        </w:rPr>
        <w:t>72</w:t>
      </w:r>
      <w:r w:rsidRPr="00371F29">
        <w:rPr>
          <w:rFonts w:ascii="Arial" w:hAnsi="Arial" w:cs="Arial"/>
          <w:color w:val="000000"/>
          <w:sz w:val="22"/>
          <w:szCs w:val="22"/>
          <w:vertAlign w:val="superscript"/>
        </w:rPr>
        <w:t>o</w:t>
      </w:r>
      <w:r w:rsidRPr="00371F29">
        <w:rPr>
          <w:rFonts w:ascii="Arial" w:hAnsi="Arial" w:cs="Arial"/>
          <w:color w:val="000000"/>
          <w:sz w:val="22"/>
          <w:szCs w:val="22"/>
        </w:rPr>
        <w:t xml:space="preserve">C for 30 seconds </w:t>
      </w:r>
    </w:p>
    <w:p w:rsidR="000365C9" w:rsidRPr="00371F29" w:rsidRDefault="00E63DB5" w:rsidP="006E541F">
      <w:pPr>
        <w:pStyle w:val="ListParagraph"/>
        <w:numPr>
          <w:ilvl w:val="2"/>
          <w:numId w:val="1"/>
        </w:numPr>
        <w:ind w:left="3240"/>
        <w:textAlignment w:val="baseline"/>
        <w:rPr>
          <w:rFonts w:ascii="Arial" w:hAnsi="Arial" w:cs="Arial"/>
          <w:color w:val="000000"/>
          <w:sz w:val="22"/>
          <w:szCs w:val="22"/>
        </w:rPr>
      </w:pPr>
      <w:r>
        <w:rPr>
          <w:rFonts w:ascii="Arial" w:hAnsi="Arial" w:cs="Arial"/>
          <w:color w:val="000000"/>
          <w:sz w:val="22"/>
          <w:szCs w:val="22"/>
        </w:rPr>
        <w:t>Repeat steps 2-4 for minimal number of</w:t>
      </w:r>
      <w:r w:rsidR="000365C9" w:rsidRPr="00371F29">
        <w:rPr>
          <w:rFonts w:ascii="Arial" w:hAnsi="Arial" w:cs="Arial"/>
          <w:color w:val="000000"/>
          <w:sz w:val="22"/>
          <w:szCs w:val="22"/>
        </w:rPr>
        <w:t xml:space="preserve"> cycles </w:t>
      </w:r>
    </w:p>
    <w:p w:rsidR="000365C9" w:rsidRPr="00371F29" w:rsidRDefault="000365C9" w:rsidP="006E541F">
      <w:pPr>
        <w:pStyle w:val="ListParagraph"/>
        <w:numPr>
          <w:ilvl w:val="2"/>
          <w:numId w:val="1"/>
        </w:numPr>
        <w:ind w:left="3240"/>
        <w:textAlignment w:val="baseline"/>
        <w:rPr>
          <w:rFonts w:ascii="Arial" w:hAnsi="Arial" w:cs="Arial"/>
          <w:color w:val="000000"/>
          <w:sz w:val="22"/>
          <w:szCs w:val="22"/>
        </w:rPr>
      </w:pPr>
      <w:r w:rsidRPr="00371F29">
        <w:rPr>
          <w:rFonts w:ascii="Arial" w:hAnsi="Arial" w:cs="Arial"/>
          <w:color w:val="000000"/>
          <w:sz w:val="22"/>
          <w:szCs w:val="22"/>
        </w:rPr>
        <w:t>72</w:t>
      </w:r>
      <w:r w:rsidRPr="00371F29">
        <w:rPr>
          <w:rFonts w:ascii="Arial" w:hAnsi="Arial" w:cs="Arial"/>
          <w:color w:val="000000"/>
          <w:sz w:val="22"/>
          <w:szCs w:val="22"/>
          <w:vertAlign w:val="superscript"/>
        </w:rPr>
        <w:t>o</w:t>
      </w:r>
      <w:r w:rsidRPr="00371F29">
        <w:rPr>
          <w:rFonts w:ascii="Arial" w:hAnsi="Arial" w:cs="Arial"/>
          <w:color w:val="000000"/>
          <w:sz w:val="22"/>
          <w:szCs w:val="22"/>
        </w:rPr>
        <w:t>C for 5 minutes</w:t>
      </w:r>
    </w:p>
    <w:p w:rsidR="000365C9" w:rsidRPr="000365C9" w:rsidRDefault="000365C9" w:rsidP="006E541F">
      <w:pPr>
        <w:spacing w:after="0" w:line="240" w:lineRule="auto"/>
        <w:rPr>
          <w:rFonts w:ascii="Arial" w:hAnsi="Arial" w:cs="Arial"/>
        </w:rPr>
      </w:pPr>
    </w:p>
    <w:p w:rsidR="000365C9" w:rsidRPr="00371F29" w:rsidRDefault="000365C9" w:rsidP="006E541F">
      <w:pPr>
        <w:spacing w:after="0" w:line="240" w:lineRule="auto"/>
        <w:rPr>
          <w:rFonts w:ascii="Arial" w:hAnsi="Arial" w:cs="Arial"/>
          <w:sz w:val="20"/>
          <w:szCs w:val="20"/>
          <w:u w:val="single"/>
        </w:rPr>
      </w:pPr>
      <w:r w:rsidRPr="00371F29">
        <w:rPr>
          <w:rFonts w:ascii="Arial" w:hAnsi="Arial" w:cs="Arial"/>
          <w:color w:val="000000"/>
          <w:sz w:val="23"/>
          <w:szCs w:val="23"/>
          <w:u w:val="single"/>
        </w:rPr>
        <w:t>PCR #1 Primers</w:t>
      </w:r>
    </w:p>
    <w:p w:rsidR="000365C9" w:rsidRPr="00F90607" w:rsidRDefault="000365C9" w:rsidP="006E541F">
      <w:pPr>
        <w:spacing w:after="0" w:line="240" w:lineRule="auto"/>
        <w:rPr>
          <w:rFonts w:ascii="Times" w:hAnsi="Times" w:cs="Times New Roman"/>
          <w:sz w:val="20"/>
          <w:szCs w:val="20"/>
        </w:rPr>
      </w:pPr>
      <w:r w:rsidRPr="000365C9">
        <w:rPr>
          <w:rFonts w:ascii="Arial" w:hAnsi="Arial" w:cs="Arial"/>
          <w:color w:val="000000"/>
          <w:sz w:val="23"/>
          <w:szCs w:val="23"/>
        </w:rPr>
        <w:t>Forward:</w:t>
      </w:r>
      <w:r w:rsidR="00371F29">
        <w:rPr>
          <w:rFonts w:ascii="Courier New" w:hAnsi="Courier New" w:cs="Courier New"/>
          <w:b/>
          <w:bCs/>
          <w:color w:val="000000"/>
          <w:sz w:val="23"/>
          <w:szCs w:val="23"/>
        </w:rPr>
        <w:t xml:space="preserve"> </w:t>
      </w:r>
      <w:r w:rsidRPr="00A96DEA">
        <w:rPr>
          <w:rFonts w:ascii="Courier New" w:hAnsi="Courier New" w:cs="Courier New"/>
          <w:bCs/>
          <w:color w:val="00B0F0"/>
          <w:sz w:val="23"/>
          <w:szCs w:val="23"/>
        </w:rPr>
        <w:t>TCGTCGGCAGCGTC</w:t>
      </w:r>
      <w:r w:rsidRPr="00A96DEA">
        <w:rPr>
          <w:rFonts w:ascii="Courier New" w:hAnsi="Courier New" w:cs="Courier New"/>
          <w:color w:val="000000"/>
          <w:sz w:val="23"/>
          <w:szCs w:val="23"/>
        </w:rPr>
        <w:t>AGATGTGTATAAGAGACAG</w:t>
      </w:r>
      <w:r w:rsidRPr="00F90607">
        <w:rPr>
          <w:rFonts w:ascii="Courier New" w:hAnsi="Courier New" w:cs="Courier New"/>
          <w:color w:val="000000"/>
          <w:sz w:val="23"/>
          <w:szCs w:val="23"/>
        </w:rPr>
        <w:t>-Locus-Specific-Sequence</w:t>
      </w:r>
    </w:p>
    <w:p w:rsidR="000365C9" w:rsidRDefault="000365C9" w:rsidP="006E541F">
      <w:pPr>
        <w:spacing w:after="0" w:line="240" w:lineRule="auto"/>
        <w:rPr>
          <w:rFonts w:ascii="Courier New" w:hAnsi="Courier New" w:cs="Courier New"/>
          <w:color w:val="000000"/>
          <w:sz w:val="23"/>
          <w:szCs w:val="23"/>
        </w:rPr>
      </w:pPr>
      <w:r w:rsidRPr="000365C9">
        <w:rPr>
          <w:rFonts w:ascii="Arial" w:hAnsi="Arial" w:cs="Arial"/>
          <w:color w:val="000000"/>
          <w:sz w:val="23"/>
          <w:szCs w:val="23"/>
        </w:rPr>
        <w:t>Reverse:</w:t>
      </w:r>
      <w:r w:rsidR="00371F29">
        <w:rPr>
          <w:rFonts w:ascii="Courier New" w:hAnsi="Courier New" w:cs="Courier New"/>
          <w:b/>
          <w:bCs/>
          <w:color w:val="000000"/>
          <w:sz w:val="23"/>
          <w:szCs w:val="23"/>
        </w:rPr>
        <w:t xml:space="preserve"> </w:t>
      </w:r>
      <w:r w:rsidRPr="00A96DEA">
        <w:rPr>
          <w:rFonts w:ascii="Courier New" w:hAnsi="Courier New" w:cs="Courier New"/>
          <w:bCs/>
          <w:color w:val="00B0F0"/>
          <w:sz w:val="23"/>
          <w:szCs w:val="23"/>
        </w:rPr>
        <w:t>GTCTCGTGGGCTCGG</w:t>
      </w:r>
      <w:r w:rsidRPr="00A96DEA">
        <w:rPr>
          <w:rFonts w:ascii="Courier New" w:hAnsi="Courier New" w:cs="Courier New"/>
          <w:color w:val="000000"/>
          <w:sz w:val="23"/>
          <w:szCs w:val="23"/>
        </w:rPr>
        <w:t>AGATGTGTATAAGAGACAG</w:t>
      </w:r>
      <w:r w:rsidRPr="00F90607">
        <w:rPr>
          <w:rFonts w:ascii="Courier New" w:hAnsi="Courier New" w:cs="Courier New"/>
          <w:color w:val="000000"/>
          <w:sz w:val="23"/>
          <w:szCs w:val="23"/>
        </w:rPr>
        <w:t>-Locus-Specific-Sequence</w:t>
      </w:r>
    </w:p>
    <w:p w:rsidR="00371F29" w:rsidRPr="00371F29" w:rsidRDefault="00371F29" w:rsidP="00393806">
      <w:pPr>
        <w:spacing w:after="0" w:line="240" w:lineRule="auto"/>
        <w:rPr>
          <w:rFonts w:ascii="Arial" w:hAnsi="Arial" w:cs="Arial"/>
          <w:color w:val="000000"/>
          <w:sz w:val="23"/>
          <w:szCs w:val="23"/>
        </w:rPr>
      </w:pPr>
    </w:p>
    <w:p w:rsidR="00371F29" w:rsidRPr="00393806" w:rsidRDefault="00E63DB5" w:rsidP="00393806">
      <w:pPr>
        <w:spacing w:after="0" w:line="240" w:lineRule="auto"/>
        <w:rPr>
          <w:rFonts w:ascii="Arial" w:hAnsi="Arial" w:cs="Arial"/>
          <w:i/>
          <w:color w:val="000000"/>
          <w:sz w:val="23"/>
          <w:szCs w:val="23"/>
        </w:rPr>
      </w:pPr>
      <w:r w:rsidRPr="00393806">
        <w:rPr>
          <w:rFonts w:ascii="Arial" w:hAnsi="Arial" w:cs="Arial"/>
          <w:i/>
          <w:color w:val="000000"/>
          <w:sz w:val="23"/>
          <w:szCs w:val="23"/>
        </w:rPr>
        <w:t>Blue</w:t>
      </w:r>
      <w:r w:rsidR="00371F29" w:rsidRPr="00393806">
        <w:rPr>
          <w:rFonts w:ascii="Arial" w:hAnsi="Arial" w:cs="Arial"/>
          <w:i/>
          <w:color w:val="000000"/>
          <w:sz w:val="23"/>
          <w:szCs w:val="23"/>
        </w:rPr>
        <w:t xml:space="preserve"> sequence is Illumina </w:t>
      </w:r>
      <w:proofErr w:type="spellStart"/>
      <w:r w:rsidR="00371F29" w:rsidRPr="00393806">
        <w:rPr>
          <w:rFonts w:ascii="Arial" w:hAnsi="Arial" w:cs="Arial"/>
          <w:i/>
          <w:color w:val="000000"/>
          <w:sz w:val="23"/>
          <w:szCs w:val="23"/>
        </w:rPr>
        <w:t>Nextera</w:t>
      </w:r>
      <w:proofErr w:type="spellEnd"/>
      <w:r w:rsidR="00371F29" w:rsidRPr="00393806">
        <w:rPr>
          <w:rFonts w:ascii="Arial" w:hAnsi="Arial" w:cs="Arial"/>
          <w:i/>
          <w:color w:val="000000"/>
          <w:sz w:val="23"/>
          <w:szCs w:val="23"/>
        </w:rPr>
        <w:t xml:space="preserve"> handle sequence</w:t>
      </w:r>
    </w:p>
    <w:p w:rsidR="000365C9" w:rsidRPr="00393806" w:rsidRDefault="000365C9" w:rsidP="00393806">
      <w:pPr>
        <w:spacing w:after="0" w:line="240" w:lineRule="auto"/>
        <w:rPr>
          <w:rFonts w:ascii="Arial" w:hAnsi="Arial" w:cs="Arial"/>
          <w:i/>
          <w:color w:val="000000"/>
          <w:sz w:val="23"/>
          <w:szCs w:val="23"/>
        </w:rPr>
      </w:pPr>
      <w:r w:rsidRPr="00393806">
        <w:rPr>
          <w:rFonts w:ascii="Arial" w:hAnsi="Arial" w:cs="Arial"/>
          <w:i/>
          <w:color w:val="000000"/>
        </w:rPr>
        <w:t xml:space="preserve">Recommend 20 </w:t>
      </w:r>
      <w:proofErr w:type="spellStart"/>
      <w:r w:rsidRPr="00393806">
        <w:rPr>
          <w:rFonts w:ascii="Arial" w:hAnsi="Arial" w:cs="Arial"/>
          <w:i/>
          <w:color w:val="000000"/>
        </w:rPr>
        <w:t>bp</w:t>
      </w:r>
      <w:proofErr w:type="spellEnd"/>
      <w:r w:rsidRPr="00393806">
        <w:rPr>
          <w:rFonts w:ascii="Arial" w:hAnsi="Arial" w:cs="Arial"/>
          <w:i/>
          <w:color w:val="000000"/>
        </w:rPr>
        <w:t xml:space="preserve"> of locus-specific sequence</w:t>
      </w:r>
    </w:p>
    <w:p w:rsidR="000365C9" w:rsidRPr="00371F29" w:rsidRDefault="000365C9" w:rsidP="00393806">
      <w:pPr>
        <w:spacing w:after="0" w:line="240" w:lineRule="auto"/>
        <w:textAlignment w:val="baseline"/>
        <w:rPr>
          <w:rFonts w:ascii="Arial" w:hAnsi="Arial" w:cs="Arial"/>
          <w:color w:val="000000"/>
        </w:rPr>
      </w:pPr>
    </w:p>
    <w:p w:rsidR="000365C9" w:rsidRPr="00371F29" w:rsidRDefault="000365C9" w:rsidP="00393806">
      <w:pPr>
        <w:pStyle w:val="ListParagraph"/>
        <w:numPr>
          <w:ilvl w:val="0"/>
          <w:numId w:val="1"/>
        </w:numPr>
        <w:tabs>
          <w:tab w:val="clear" w:pos="720"/>
        </w:tabs>
        <w:ind w:left="0"/>
        <w:rPr>
          <w:rFonts w:ascii="Arial" w:hAnsi="Arial" w:cs="Arial"/>
          <w:color w:val="000000"/>
          <w:sz w:val="22"/>
          <w:szCs w:val="22"/>
        </w:rPr>
      </w:pPr>
      <w:r w:rsidRPr="00371F29">
        <w:rPr>
          <w:rFonts w:ascii="Arial" w:hAnsi="Arial" w:cs="Arial"/>
          <w:color w:val="000000"/>
          <w:sz w:val="22"/>
          <w:szCs w:val="22"/>
        </w:rPr>
        <w:t>Perform PCR</w:t>
      </w:r>
      <w:r w:rsidR="00E63DB5">
        <w:rPr>
          <w:rFonts w:ascii="Arial" w:hAnsi="Arial" w:cs="Arial"/>
          <w:color w:val="000000"/>
          <w:sz w:val="22"/>
          <w:szCs w:val="22"/>
        </w:rPr>
        <w:t xml:space="preserve"> #</w:t>
      </w:r>
      <w:r w:rsidRPr="00371F29">
        <w:rPr>
          <w:rFonts w:ascii="Arial" w:hAnsi="Arial" w:cs="Arial"/>
          <w:color w:val="000000"/>
          <w:sz w:val="22"/>
          <w:szCs w:val="22"/>
        </w:rPr>
        <w:t xml:space="preserve">2. Each sample will have a unique </w:t>
      </w:r>
      <w:r w:rsidR="00E63DB5">
        <w:rPr>
          <w:rFonts w:ascii="Arial" w:hAnsi="Arial" w:cs="Arial"/>
          <w:color w:val="000000"/>
          <w:sz w:val="22"/>
          <w:szCs w:val="22"/>
        </w:rPr>
        <w:t xml:space="preserve">Illumina </w:t>
      </w:r>
      <w:proofErr w:type="spellStart"/>
      <w:r w:rsidR="00E63DB5">
        <w:rPr>
          <w:rFonts w:ascii="Arial" w:hAnsi="Arial" w:cs="Arial"/>
          <w:color w:val="000000"/>
          <w:sz w:val="22"/>
          <w:szCs w:val="22"/>
        </w:rPr>
        <w:t>Nextera</w:t>
      </w:r>
      <w:proofErr w:type="spellEnd"/>
      <w:r w:rsidR="00E63DB5">
        <w:rPr>
          <w:rFonts w:ascii="Arial" w:hAnsi="Arial" w:cs="Arial"/>
          <w:color w:val="000000"/>
          <w:sz w:val="22"/>
          <w:szCs w:val="22"/>
        </w:rPr>
        <w:t xml:space="preserve"> </w:t>
      </w:r>
      <w:r w:rsidRPr="00371F29">
        <w:rPr>
          <w:rFonts w:ascii="Arial" w:hAnsi="Arial" w:cs="Arial"/>
          <w:color w:val="000000"/>
          <w:sz w:val="22"/>
          <w:szCs w:val="22"/>
        </w:rPr>
        <w:t xml:space="preserve">index to allow </w:t>
      </w:r>
      <w:proofErr w:type="spellStart"/>
      <w:r w:rsidRPr="00371F29">
        <w:rPr>
          <w:rFonts w:ascii="Arial" w:hAnsi="Arial" w:cs="Arial"/>
          <w:color w:val="000000"/>
          <w:sz w:val="22"/>
          <w:szCs w:val="22"/>
        </w:rPr>
        <w:t>demultiplexing</w:t>
      </w:r>
      <w:proofErr w:type="spellEnd"/>
      <w:r w:rsidRPr="00371F29">
        <w:rPr>
          <w:rFonts w:ascii="Arial" w:hAnsi="Arial" w:cs="Arial"/>
          <w:color w:val="000000"/>
          <w:sz w:val="22"/>
          <w:szCs w:val="22"/>
        </w:rPr>
        <w:t xml:space="preserve"> (</w:t>
      </w:r>
      <w:r w:rsidR="00371F29">
        <w:rPr>
          <w:rFonts w:ascii="Arial" w:hAnsi="Arial" w:cs="Arial"/>
          <w:color w:val="000000"/>
          <w:sz w:val="22"/>
          <w:szCs w:val="22"/>
        </w:rPr>
        <w:t>see primers below):</w:t>
      </w:r>
    </w:p>
    <w:p w:rsidR="00E63DB5" w:rsidRPr="00371F29" w:rsidRDefault="00E63DB5" w:rsidP="00E63DB5">
      <w:pPr>
        <w:pStyle w:val="ListParagraph"/>
        <w:numPr>
          <w:ilvl w:val="1"/>
          <w:numId w:val="1"/>
        </w:numPr>
        <w:textAlignment w:val="baseline"/>
        <w:rPr>
          <w:rFonts w:ascii="Arial" w:hAnsi="Arial" w:cs="Arial"/>
          <w:color w:val="000000"/>
          <w:sz w:val="22"/>
          <w:szCs w:val="22"/>
        </w:rPr>
      </w:pPr>
      <w:r w:rsidRPr="00371F29">
        <w:rPr>
          <w:rFonts w:ascii="Arial" w:hAnsi="Arial" w:cs="Arial"/>
          <w:color w:val="000000"/>
          <w:sz w:val="22"/>
          <w:szCs w:val="22"/>
        </w:rPr>
        <w:t>Minimize cycles to limit PCR bias.</w:t>
      </w:r>
      <w:r w:rsidR="00393806">
        <w:rPr>
          <w:rFonts w:ascii="Arial" w:hAnsi="Arial" w:cs="Arial"/>
          <w:color w:val="000000"/>
          <w:sz w:val="22"/>
          <w:szCs w:val="22"/>
        </w:rPr>
        <w:t xml:space="preserve"> Consider performing multiple different cycle numbers (e.g. 10, 15, 20 cycles) and evaluate on agarose gel.</w:t>
      </w:r>
    </w:p>
    <w:p w:rsidR="000365C9" w:rsidRDefault="000365C9" w:rsidP="006E541F">
      <w:pPr>
        <w:pStyle w:val="ListParagraph"/>
        <w:ind w:left="0"/>
        <w:rPr>
          <w:rFonts w:ascii="Arial" w:hAnsi="Arial" w:cs="Arial"/>
          <w:color w:val="000000"/>
          <w:sz w:val="22"/>
          <w:szCs w:val="22"/>
        </w:rPr>
      </w:pPr>
    </w:p>
    <w:p w:rsidR="00393806" w:rsidRPr="00371F29" w:rsidRDefault="00393806" w:rsidP="006E541F">
      <w:pPr>
        <w:pStyle w:val="ListParagraph"/>
        <w:ind w:left="0"/>
        <w:rPr>
          <w:rFonts w:ascii="Arial" w:hAnsi="Arial" w:cs="Arial"/>
          <w:color w:val="000000"/>
          <w:sz w:val="22"/>
          <w:szCs w:val="22"/>
        </w:rPr>
      </w:pPr>
    </w:p>
    <w:p w:rsidR="000365C9" w:rsidRPr="00371F29" w:rsidRDefault="000365C9" w:rsidP="00E63DB5">
      <w:pPr>
        <w:spacing w:after="0" w:line="240" w:lineRule="auto"/>
        <w:ind w:left="2160" w:firstLine="720"/>
        <w:textAlignment w:val="baseline"/>
        <w:rPr>
          <w:rFonts w:ascii="Arial" w:hAnsi="Arial" w:cs="Arial"/>
          <w:color w:val="000000"/>
          <w:u w:val="single"/>
        </w:rPr>
      </w:pPr>
      <w:r w:rsidRPr="00371F29">
        <w:rPr>
          <w:rFonts w:ascii="Arial" w:hAnsi="Arial" w:cs="Arial"/>
          <w:color w:val="000000"/>
          <w:u w:val="single"/>
        </w:rPr>
        <w:lastRenderedPageBreak/>
        <w:t>PCR</w:t>
      </w:r>
      <w:r w:rsidR="00E63DB5">
        <w:rPr>
          <w:rFonts w:ascii="Arial" w:hAnsi="Arial" w:cs="Arial"/>
          <w:color w:val="000000"/>
          <w:u w:val="single"/>
        </w:rPr>
        <w:t xml:space="preserve"> #</w:t>
      </w:r>
      <w:r w:rsidRPr="00371F29">
        <w:rPr>
          <w:rFonts w:ascii="Arial" w:hAnsi="Arial" w:cs="Arial"/>
          <w:color w:val="000000"/>
          <w:u w:val="single"/>
        </w:rPr>
        <w:t>2</w:t>
      </w:r>
    </w:p>
    <w:p w:rsidR="000365C9" w:rsidRPr="00371F29" w:rsidRDefault="00264E10" w:rsidP="00E63DB5">
      <w:pPr>
        <w:spacing w:after="0" w:line="240" w:lineRule="auto"/>
        <w:ind w:left="2880"/>
        <w:rPr>
          <w:rFonts w:ascii="Arial" w:hAnsi="Arial" w:cs="Arial"/>
        </w:rPr>
      </w:pPr>
      <w:r>
        <w:rPr>
          <w:rFonts w:ascii="Arial" w:hAnsi="Arial" w:cs="Arial"/>
        </w:rPr>
        <w:t>1.0</w:t>
      </w:r>
      <w:r w:rsidR="000365C9" w:rsidRPr="00371F29">
        <w:rPr>
          <w:rFonts w:ascii="Arial" w:hAnsi="Arial" w:cs="Arial"/>
        </w:rPr>
        <w:t xml:space="preserve"> </w:t>
      </w:r>
      <w:proofErr w:type="spellStart"/>
      <w:r w:rsidR="000365C9" w:rsidRPr="00371F29">
        <w:rPr>
          <w:rFonts w:ascii="Arial" w:hAnsi="Arial" w:cs="Arial"/>
        </w:rPr>
        <w:t>μL</w:t>
      </w:r>
      <w:proofErr w:type="spellEnd"/>
      <w:r w:rsidR="000365C9" w:rsidRPr="00371F29">
        <w:rPr>
          <w:rFonts w:ascii="Arial" w:hAnsi="Arial" w:cs="Arial"/>
        </w:rPr>
        <w:t xml:space="preserve"> PCR</w:t>
      </w:r>
      <w:r w:rsidR="006E541F">
        <w:rPr>
          <w:rFonts w:ascii="Arial" w:hAnsi="Arial" w:cs="Arial"/>
        </w:rPr>
        <w:t xml:space="preserve"> #</w:t>
      </w:r>
      <w:r w:rsidR="000365C9" w:rsidRPr="00371F29">
        <w:rPr>
          <w:rFonts w:ascii="Arial" w:hAnsi="Arial" w:cs="Arial"/>
        </w:rPr>
        <w:t xml:space="preserve">1 </w:t>
      </w:r>
      <w:r w:rsidR="00252B82">
        <w:rPr>
          <w:rFonts w:ascii="Arial" w:hAnsi="Arial" w:cs="Arial"/>
        </w:rPr>
        <w:t>product from step 3</w:t>
      </w:r>
      <w:r>
        <w:rPr>
          <w:rFonts w:ascii="Arial" w:hAnsi="Arial" w:cs="Arial"/>
        </w:rPr>
        <w:t xml:space="preserve"> diluted 1:10 </w:t>
      </w:r>
    </w:p>
    <w:p w:rsidR="000365C9" w:rsidRPr="00371F29" w:rsidRDefault="00C762C5" w:rsidP="00E63DB5">
      <w:pPr>
        <w:spacing w:after="0" w:line="240" w:lineRule="auto"/>
        <w:ind w:left="2880"/>
        <w:rPr>
          <w:rFonts w:ascii="Arial" w:hAnsi="Arial" w:cs="Arial"/>
        </w:rPr>
      </w:pPr>
      <w:r>
        <w:rPr>
          <w:rFonts w:ascii="Arial" w:hAnsi="Arial" w:cs="Arial"/>
        </w:rPr>
        <w:t xml:space="preserve">2 </w:t>
      </w:r>
      <w:proofErr w:type="spellStart"/>
      <w:r>
        <w:rPr>
          <w:rFonts w:ascii="Arial" w:hAnsi="Arial" w:cs="Arial"/>
        </w:rPr>
        <w:t>μL</w:t>
      </w:r>
      <w:proofErr w:type="spellEnd"/>
      <w:r>
        <w:rPr>
          <w:rFonts w:ascii="Arial" w:hAnsi="Arial" w:cs="Arial"/>
        </w:rPr>
        <w:t xml:space="preserve"> of reaction buffer (5</w:t>
      </w:r>
      <w:r w:rsidRPr="00371F29">
        <w:rPr>
          <w:rFonts w:ascii="Arial" w:hAnsi="Arial" w:cs="Arial"/>
        </w:rPr>
        <w:t>x)</w:t>
      </w:r>
    </w:p>
    <w:p w:rsidR="000365C9" w:rsidRPr="00371F29" w:rsidRDefault="000365C9" w:rsidP="00E63DB5">
      <w:pPr>
        <w:spacing w:after="0" w:line="240" w:lineRule="auto"/>
        <w:ind w:left="2880"/>
        <w:rPr>
          <w:rFonts w:ascii="Arial" w:hAnsi="Arial" w:cs="Arial"/>
        </w:rPr>
      </w:pPr>
      <w:r w:rsidRPr="00371F29">
        <w:rPr>
          <w:rFonts w:ascii="Arial" w:hAnsi="Arial" w:cs="Arial"/>
        </w:rPr>
        <w:t xml:space="preserve">0.1 </w:t>
      </w:r>
      <w:proofErr w:type="spellStart"/>
      <w:r w:rsidRPr="00371F29">
        <w:rPr>
          <w:rFonts w:ascii="Arial" w:hAnsi="Arial" w:cs="Arial"/>
        </w:rPr>
        <w:t>μL</w:t>
      </w:r>
      <w:proofErr w:type="spellEnd"/>
      <w:r w:rsidRPr="00371F29">
        <w:rPr>
          <w:rFonts w:ascii="Arial" w:hAnsi="Arial" w:cs="Arial"/>
        </w:rPr>
        <w:t xml:space="preserve"> of 100 </w:t>
      </w:r>
      <w:proofErr w:type="spellStart"/>
      <w:r w:rsidRPr="00371F29">
        <w:rPr>
          <w:rFonts w:ascii="Arial" w:hAnsi="Arial" w:cs="Arial"/>
        </w:rPr>
        <w:t>mM</w:t>
      </w:r>
      <w:proofErr w:type="spellEnd"/>
      <w:r w:rsidRPr="00371F29">
        <w:rPr>
          <w:rFonts w:ascii="Arial" w:hAnsi="Arial" w:cs="Arial"/>
        </w:rPr>
        <w:t xml:space="preserve"> dNTPs</w:t>
      </w:r>
    </w:p>
    <w:p w:rsidR="000365C9" w:rsidRPr="00371F29" w:rsidRDefault="000365C9" w:rsidP="00E63DB5">
      <w:pPr>
        <w:spacing w:after="0" w:line="240" w:lineRule="auto"/>
        <w:ind w:left="2880"/>
        <w:rPr>
          <w:rFonts w:ascii="Arial" w:hAnsi="Arial" w:cs="Arial"/>
        </w:rPr>
      </w:pPr>
      <w:r w:rsidRPr="00371F29">
        <w:rPr>
          <w:rFonts w:ascii="Arial" w:hAnsi="Arial" w:cs="Arial"/>
        </w:rPr>
        <w:t xml:space="preserve">1 </w:t>
      </w:r>
      <w:proofErr w:type="spellStart"/>
      <w:r w:rsidRPr="00371F29">
        <w:rPr>
          <w:rFonts w:ascii="Arial" w:hAnsi="Arial" w:cs="Arial"/>
        </w:rPr>
        <w:t>μL</w:t>
      </w:r>
      <w:proofErr w:type="spellEnd"/>
      <w:r w:rsidRPr="00371F29">
        <w:rPr>
          <w:rFonts w:ascii="Arial" w:hAnsi="Arial" w:cs="Arial"/>
        </w:rPr>
        <w:t xml:space="preserve"> of 2 </w:t>
      </w:r>
      <w:proofErr w:type="spellStart"/>
      <w:r w:rsidRPr="00371F29">
        <w:rPr>
          <w:rFonts w:ascii="Arial" w:hAnsi="Arial" w:cs="Arial"/>
        </w:rPr>
        <w:t>μM</w:t>
      </w:r>
      <w:proofErr w:type="spellEnd"/>
      <w:r w:rsidRPr="00371F29">
        <w:rPr>
          <w:rFonts w:ascii="Arial" w:hAnsi="Arial" w:cs="Arial"/>
        </w:rPr>
        <w:t xml:space="preserve"> </w:t>
      </w:r>
      <w:r w:rsidR="00264E10">
        <w:rPr>
          <w:rFonts w:ascii="Arial" w:hAnsi="Arial" w:cs="Arial"/>
        </w:rPr>
        <w:t>PCR #2 forward primer</w:t>
      </w:r>
    </w:p>
    <w:p w:rsidR="000365C9" w:rsidRPr="00371F29" w:rsidRDefault="000365C9" w:rsidP="00E63DB5">
      <w:pPr>
        <w:spacing w:after="0" w:line="240" w:lineRule="auto"/>
        <w:ind w:left="2880"/>
        <w:rPr>
          <w:rFonts w:ascii="Arial" w:hAnsi="Arial" w:cs="Arial"/>
        </w:rPr>
      </w:pPr>
      <w:r w:rsidRPr="00371F29">
        <w:rPr>
          <w:rFonts w:ascii="Arial" w:hAnsi="Arial" w:cs="Arial"/>
        </w:rPr>
        <w:t xml:space="preserve">1 </w:t>
      </w:r>
      <w:proofErr w:type="spellStart"/>
      <w:r w:rsidRPr="00371F29">
        <w:rPr>
          <w:rFonts w:ascii="Arial" w:hAnsi="Arial" w:cs="Arial"/>
        </w:rPr>
        <w:t>μL</w:t>
      </w:r>
      <w:proofErr w:type="spellEnd"/>
      <w:r w:rsidRPr="00371F29">
        <w:rPr>
          <w:rFonts w:ascii="Arial" w:hAnsi="Arial" w:cs="Arial"/>
        </w:rPr>
        <w:t xml:space="preserve"> of 2 </w:t>
      </w:r>
      <w:proofErr w:type="spellStart"/>
      <w:r w:rsidRPr="00371F29">
        <w:rPr>
          <w:rFonts w:ascii="Arial" w:hAnsi="Arial" w:cs="Arial"/>
        </w:rPr>
        <w:t>μM</w:t>
      </w:r>
      <w:proofErr w:type="spellEnd"/>
      <w:r w:rsidRPr="00371F29">
        <w:rPr>
          <w:rFonts w:ascii="Arial" w:hAnsi="Arial" w:cs="Arial"/>
        </w:rPr>
        <w:t xml:space="preserve"> </w:t>
      </w:r>
      <w:r w:rsidR="00264E10">
        <w:rPr>
          <w:rFonts w:ascii="Arial" w:hAnsi="Arial" w:cs="Arial"/>
        </w:rPr>
        <w:t>PCR #2</w:t>
      </w:r>
      <w:r w:rsidRPr="00371F29">
        <w:rPr>
          <w:rFonts w:ascii="Arial" w:hAnsi="Arial" w:cs="Arial"/>
        </w:rPr>
        <w:t xml:space="preserve"> </w:t>
      </w:r>
      <w:r w:rsidR="00264E10">
        <w:rPr>
          <w:rFonts w:ascii="Arial" w:hAnsi="Arial" w:cs="Arial"/>
        </w:rPr>
        <w:t>reverse primer</w:t>
      </w:r>
    </w:p>
    <w:p w:rsidR="000365C9" w:rsidRPr="00371F29" w:rsidRDefault="000365C9" w:rsidP="00E63DB5">
      <w:pPr>
        <w:spacing w:after="0" w:line="240" w:lineRule="auto"/>
        <w:ind w:left="2880"/>
        <w:rPr>
          <w:rFonts w:ascii="Arial" w:hAnsi="Arial" w:cs="Arial"/>
        </w:rPr>
      </w:pPr>
      <w:r w:rsidRPr="00371F29">
        <w:rPr>
          <w:rFonts w:ascii="Arial" w:hAnsi="Arial" w:cs="Arial"/>
        </w:rPr>
        <w:t xml:space="preserve">0.1 </w:t>
      </w:r>
      <w:proofErr w:type="spellStart"/>
      <w:r w:rsidRPr="00371F29">
        <w:rPr>
          <w:rFonts w:ascii="Arial" w:hAnsi="Arial" w:cs="Arial"/>
        </w:rPr>
        <w:t>μL</w:t>
      </w:r>
      <w:proofErr w:type="spellEnd"/>
      <w:r w:rsidRPr="00371F29">
        <w:rPr>
          <w:rFonts w:ascii="Arial" w:hAnsi="Arial" w:cs="Arial"/>
        </w:rPr>
        <w:t xml:space="preserve"> of </w:t>
      </w:r>
      <w:proofErr w:type="spellStart"/>
      <w:r w:rsidRPr="00371F29">
        <w:rPr>
          <w:rFonts w:ascii="Arial" w:hAnsi="Arial" w:cs="Arial"/>
        </w:rPr>
        <w:t>Herculase</w:t>
      </w:r>
      <w:proofErr w:type="spellEnd"/>
      <w:r w:rsidRPr="00371F29">
        <w:rPr>
          <w:rFonts w:ascii="Arial" w:hAnsi="Arial" w:cs="Arial"/>
        </w:rPr>
        <w:t xml:space="preserve"> </w:t>
      </w:r>
      <w:r w:rsidR="00C762C5">
        <w:rPr>
          <w:rFonts w:ascii="Arial" w:hAnsi="Arial" w:cs="Arial"/>
        </w:rPr>
        <w:t xml:space="preserve">II </w:t>
      </w:r>
      <w:r w:rsidRPr="00371F29">
        <w:rPr>
          <w:rFonts w:ascii="Arial" w:hAnsi="Arial" w:cs="Arial"/>
        </w:rPr>
        <w:t>DNA Polymerase</w:t>
      </w:r>
    </w:p>
    <w:p w:rsidR="000365C9" w:rsidRPr="00371F29" w:rsidRDefault="000365C9" w:rsidP="00E63DB5">
      <w:pPr>
        <w:spacing w:after="0" w:line="240" w:lineRule="auto"/>
        <w:ind w:left="2880"/>
        <w:rPr>
          <w:rFonts w:ascii="Arial" w:hAnsi="Arial" w:cs="Arial"/>
        </w:rPr>
      </w:pPr>
      <w:proofErr w:type="gramStart"/>
      <w:r w:rsidRPr="00371F29">
        <w:rPr>
          <w:rFonts w:ascii="Arial" w:hAnsi="Arial" w:cs="Arial"/>
        </w:rPr>
        <w:t>to</w:t>
      </w:r>
      <w:proofErr w:type="gramEnd"/>
      <w:r w:rsidRPr="00371F29">
        <w:rPr>
          <w:rFonts w:ascii="Arial" w:hAnsi="Arial" w:cs="Arial"/>
        </w:rPr>
        <w:t xml:space="preserve"> 10 </w:t>
      </w:r>
      <w:proofErr w:type="spellStart"/>
      <w:r w:rsidRPr="00371F29">
        <w:rPr>
          <w:rFonts w:ascii="Arial" w:hAnsi="Arial" w:cs="Arial"/>
        </w:rPr>
        <w:t>μL</w:t>
      </w:r>
      <w:proofErr w:type="spellEnd"/>
      <w:r w:rsidRPr="00371F29">
        <w:rPr>
          <w:rFonts w:ascii="Arial" w:hAnsi="Arial" w:cs="Arial"/>
        </w:rPr>
        <w:t xml:space="preserve"> with H</w:t>
      </w:r>
      <w:r w:rsidRPr="00371F29">
        <w:rPr>
          <w:rFonts w:ascii="Arial" w:hAnsi="Arial" w:cs="Arial"/>
          <w:vertAlign w:val="subscript"/>
        </w:rPr>
        <w:t>2</w:t>
      </w:r>
      <w:r w:rsidRPr="00371F29">
        <w:rPr>
          <w:rFonts w:ascii="Arial" w:hAnsi="Arial" w:cs="Arial"/>
        </w:rPr>
        <w:t>O</w:t>
      </w:r>
    </w:p>
    <w:p w:rsidR="000365C9" w:rsidRPr="00371F29" w:rsidRDefault="000365C9" w:rsidP="00E63DB5">
      <w:pPr>
        <w:spacing w:after="0" w:line="240" w:lineRule="auto"/>
        <w:ind w:left="1080"/>
        <w:textAlignment w:val="baseline"/>
        <w:rPr>
          <w:rFonts w:ascii="Arial" w:hAnsi="Arial" w:cs="Arial"/>
          <w:color w:val="000000"/>
          <w:u w:val="single"/>
        </w:rPr>
      </w:pPr>
    </w:p>
    <w:p w:rsidR="000365C9" w:rsidRPr="00371F29" w:rsidRDefault="000365C9" w:rsidP="00E63DB5">
      <w:pPr>
        <w:spacing w:after="0" w:line="240" w:lineRule="auto"/>
        <w:ind w:left="2160" w:firstLine="720"/>
        <w:textAlignment w:val="baseline"/>
        <w:rPr>
          <w:rFonts w:ascii="Arial" w:hAnsi="Arial" w:cs="Arial"/>
          <w:color w:val="000000"/>
          <w:u w:val="single"/>
        </w:rPr>
      </w:pPr>
      <w:r w:rsidRPr="00371F29">
        <w:rPr>
          <w:rFonts w:ascii="Arial" w:hAnsi="Arial" w:cs="Arial"/>
          <w:color w:val="000000"/>
          <w:u w:val="single"/>
        </w:rPr>
        <w:t>PCR</w:t>
      </w:r>
      <w:r w:rsidR="00E63DB5">
        <w:rPr>
          <w:rFonts w:ascii="Arial" w:hAnsi="Arial" w:cs="Arial"/>
          <w:color w:val="000000"/>
          <w:u w:val="single"/>
        </w:rPr>
        <w:t xml:space="preserve"> #</w:t>
      </w:r>
      <w:r w:rsidRPr="00371F29">
        <w:rPr>
          <w:rFonts w:ascii="Arial" w:hAnsi="Arial" w:cs="Arial"/>
          <w:color w:val="000000"/>
          <w:u w:val="single"/>
        </w:rPr>
        <w:t>2 Cycling Conditions</w:t>
      </w:r>
    </w:p>
    <w:p w:rsidR="000365C9" w:rsidRPr="00371F29" w:rsidRDefault="000365C9" w:rsidP="00E63DB5">
      <w:pPr>
        <w:pStyle w:val="ListParagraph"/>
        <w:numPr>
          <w:ilvl w:val="2"/>
          <w:numId w:val="1"/>
        </w:numPr>
        <w:ind w:left="3240"/>
        <w:textAlignment w:val="baseline"/>
        <w:rPr>
          <w:rFonts w:ascii="Arial" w:hAnsi="Arial" w:cs="Arial"/>
          <w:color w:val="000000"/>
          <w:sz w:val="22"/>
          <w:szCs w:val="22"/>
        </w:rPr>
      </w:pPr>
      <w:r w:rsidRPr="00371F29">
        <w:rPr>
          <w:rFonts w:ascii="Arial" w:hAnsi="Arial" w:cs="Arial"/>
          <w:color w:val="000000"/>
          <w:sz w:val="22"/>
          <w:szCs w:val="22"/>
        </w:rPr>
        <w:t>95</w:t>
      </w:r>
      <w:r w:rsidRPr="00371F29">
        <w:rPr>
          <w:rFonts w:ascii="Arial" w:hAnsi="Arial" w:cs="Arial"/>
          <w:color w:val="000000"/>
          <w:sz w:val="22"/>
          <w:szCs w:val="22"/>
          <w:vertAlign w:val="superscript"/>
        </w:rPr>
        <w:t>o</w:t>
      </w:r>
      <w:r w:rsidRPr="00371F29">
        <w:rPr>
          <w:rFonts w:ascii="Arial" w:hAnsi="Arial" w:cs="Arial"/>
          <w:color w:val="000000"/>
          <w:sz w:val="22"/>
          <w:szCs w:val="22"/>
        </w:rPr>
        <w:t>C for 2 minutes</w:t>
      </w:r>
    </w:p>
    <w:p w:rsidR="000365C9" w:rsidRPr="00371F29" w:rsidRDefault="000365C9" w:rsidP="00E63DB5">
      <w:pPr>
        <w:pStyle w:val="ListParagraph"/>
        <w:numPr>
          <w:ilvl w:val="2"/>
          <w:numId w:val="1"/>
        </w:numPr>
        <w:ind w:left="3240"/>
        <w:textAlignment w:val="baseline"/>
        <w:rPr>
          <w:rFonts w:ascii="Arial" w:hAnsi="Arial" w:cs="Arial"/>
          <w:color w:val="000000"/>
          <w:sz w:val="22"/>
          <w:szCs w:val="22"/>
        </w:rPr>
      </w:pPr>
      <w:r w:rsidRPr="00371F29">
        <w:rPr>
          <w:rFonts w:ascii="Arial" w:hAnsi="Arial" w:cs="Arial"/>
          <w:color w:val="000000"/>
          <w:sz w:val="22"/>
          <w:szCs w:val="22"/>
        </w:rPr>
        <w:t>95</w:t>
      </w:r>
      <w:r w:rsidRPr="00371F29">
        <w:rPr>
          <w:rFonts w:ascii="Arial" w:hAnsi="Arial" w:cs="Arial"/>
          <w:color w:val="000000"/>
          <w:sz w:val="22"/>
          <w:szCs w:val="22"/>
          <w:vertAlign w:val="superscript"/>
        </w:rPr>
        <w:t>o</w:t>
      </w:r>
      <w:r w:rsidRPr="00371F29">
        <w:rPr>
          <w:rFonts w:ascii="Arial" w:hAnsi="Arial" w:cs="Arial"/>
          <w:color w:val="000000"/>
          <w:sz w:val="22"/>
          <w:szCs w:val="22"/>
        </w:rPr>
        <w:t>C for 20 seconds</w:t>
      </w:r>
    </w:p>
    <w:p w:rsidR="000365C9" w:rsidRPr="00371F29" w:rsidRDefault="000365C9" w:rsidP="00E63DB5">
      <w:pPr>
        <w:pStyle w:val="ListParagraph"/>
        <w:numPr>
          <w:ilvl w:val="2"/>
          <w:numId w:val="1"/>
        </w:numPr>
        <w:ind w:left="3240"/>
        <w:textAlignment w:val="baseline"/>
        <w:rPr>
          <w:rFonts w:ascii="Arial" w:hAnsi="Arial" w:cs="Arial"/>
          <w:color w:val="000000"/>
          <w:sz w:val="22"/>
          <w:szCs w:val="22"/>
        </w:rPr>
      </w:pPr>
      <w:r w:rsidRPr="00371F29">
        <w:rPr>
          <w:rFonts w:ascii="Arial" w:hAnsi="Arial" w:cs="Arial"/>
          <w:color w:val="000000"/>
          <w:sz w:val="22"/>
          <w:szCs w:val="22"/>
        </w:rPr>
        <w:t>60</w:t>
      </w:r>
      <w:r w:rsidRPr="00371F29">
        <w:rPr>
          <w:rFonts w:ascii="Arial" w:hAnsi="Arial" w:cs="Arial"/>
          <w:color w:val="000000"/>
          <w:sz w:val="22"/>
          <w:szCs w:val="22"/>
          <w:vertAlign w:val="superscript"/>
        </w:rPr>
        <w:t>o</w:t>
      </w:r>
      <w:r w:rsidRPr="00371F29">
        <w:rPr>
          <w:rFonts w:ascii="Arial" w:hAnsi="Arial" w:cs="Arial"/>
          <w:color w:val="000000"/>
          <w:sz w:val="22"/>
          <w:szCs w:val="22"/>
        </w:rPr>
        <w:t>C for 20 seconds</w:t>
      </w:r>
    </w:p>
    <w:p w:rsidR="000365C9" w:rsidRPr="00371F29" w:rsidRDefault="000365C9" w:rsidP="00E63DB5">
      <w:pPr>
        <w:pStyle w:val="ListParagraph"/>
        <w:numPr>
          <w:ilvl w:val="2"/>
          <w:numId w:val="1"/>
        </w:numPr>
        <w:ind w:left="3240"/>
        <w:textAlignment w:val="baseline"/>
        <w:rPr>
          <w:rFonts w:ascii="Arial" w:hAnsi="Arial" w:cs="Arial"/>
          <w:color w:val="000000"/>
          <w:sz w:val="22"/>
          <w:szCs w:val="22"/>
        </w:rPr>
      </w:pPr>
      <w:r w:rsidRPr="00371F29">
        <w:rPr>
          <w:rFonts w:ascii="Arial" w:hAnsi="Arial" w:cs="Arial"/>
          <w:color w:val="000000"/>
          <w:sz w:val="22"/>
          <w:szCs w:val="22"/>
        </w:rPr>
        <w:t>72</w:t>
      </w:r>
      <w:r w:rsidRPr="00371F29">
        <w:rPr>
          <w:rFonts w:ascii="Arial" w:hAnsi="Arial" w:cs="Arial"/>
          <w:color w:val="000000"/>
          <w:sz w:val="22"/>
          <w:szCs w:val="22"/>
          <w:vertAlign w:val="superscript"/>
        </w:rPr>
        <w:t>o</w:t>
      </w:r>
      <w:r w:rsidRPr="00371F29">
        <w:rPr>
          <w:rFonts w:ascii="Arial" w:hAnsi="Arial" w:cs="Arial"/>
          <w:color w:val="000000"/>
          <w:sz w:val="22"/>
          <w:szCs w:val="22"/>
        </w:rPr>
        <w:t xml:space="preserve">C for 30 seconds </w:t>
      </w:r>
    </w:p>
    <w:p w:rsidR="000365C9" w:rsidRPr="00371F29" w:rsidRDefault="00E63DB5" w:rsidP="00E63DB5">
      <w:pPr>
        <w:pStyle w:val="ListParagraph"/>
        <w:numPr>
          <w:ilvl w:val="2"/>
          <w:numId w:val="1"/>
        </w:numPr>
        <w:ind w:left="3240"/>
        <w:textAlignment w:val="baseline"/>
        <w:rPr>
          <w:rFonts w:ascii="Arial" w:hAnsi="Arial" w:cs="Arial"/>
          <w:color w:val="000000"/>
          <w:sz w:val="22"/>
          <w:szCs w:val="22"/>
        </w:rPr>
      </w:pPr>
      <w:r>
        <w:rPr>
          <w:rFonts w:ascii="Arial" w:hAnsi="Arial" w:cs="Arial"/>
          <w:color w:val="000000"/>
          <w:sz w:val="22"/>
          <w:szCs w:val="22"/>
        </w:rPr>
        <w:t>Repeat steps 2-4 for minimal number of</w:t>
      </w:r>
      <w:r w:rsidR="000365C9" w:rsidRPr="00371F29">
        <w:rPr>
          <w:rFonts w:ascii="Arial" w:hAnsi="Arial" w:cs="Arial"/>
          <w:color w:val="000000"/>
          <w:sz w:val="22"/>
          <w:szCs w:val="22"/>
        </w:rPr>
        <w:t xml:space="preserve"> cycles </w:t>
      </w:r>
    </w:p>
    <w:p w:rsidR="000365C9" w:rsidRPr="00371F29" w:rsidRDefault="000365C9" w:rsidP="00E63DB5">
      <w:pPr>
        <w:pStyle w:val="ListParagraph"/>
        <w:numPr>
          <w:ilvl w:val="2"/>
          <w:numId w:val="1"/>
        </w:numPr>
        <w:ind w:left="3240"/>
        <w:textAlignment w:val="baseline"/>
        <w:rPr>
          <w:rFonts w:ascii="Arial" w:hAnsi="Arial" w:cs="Arial"/>
          <w:color w:val="000000"/>
          <w:sz w:val="22"/>
          <w:szCs w:val="22"/>
        </w:rPr>
      </w:pPr>
      <w:r w:rsidRPr="00371F29">
        <w:rPr>
          <w:rFonts w:ascii="Arial" w:hAnsi="Arial" w:cs="Arial"/>
          <w:color w:val="000000"/>
          <w:sz w:val="22"/>
          <w:szCs w:val="22"/>
        </w:rPr>
        <w:t>72</w:t>
      </w:r>
      <w:r w:rsidRPr="00371F29">
        <w:rPr>
          <w:rFonts w:ascii="Arial" w:hAnsi="Arial" w:cs="Arial"/>
          <w:color w:val="000000"/>
          <w:sz w:val="22"/>
          <w:szCs w:val="22"/>
          <w:vertAlign w:val="superscript"/>
        </w:rPr>
        <w:t>o</w:t>
      </w:r>
      <w:r w:rsidRPr="00371F29">
        <w:rPr>
          <w:rFonts w:ascii="Arial" w:hAnsi="Arial" w:cs="Arial"/>
          <w:color w:val="000000"/>
          <w:sz w:val="22"/>
          <w:szCs w:val="22"/>
        </w:rPr>
        <w:t>C for 5 minutes</w:t>
      </w:r>
    </w:p>
    <w:p w:rsidR="000365C9" w:rsidRPr="00371F29" w:rsidRDefault="000365C9" w:rsidP="006E541F">
      <w:pPr>
        <w:spacing w:after="0" w:line="240" w:lineRule="auto"/>
        <w:textAlignment w:val="baseline"/>
        <w:rPr>
          <w:rFonts w:ascii="Arial" w:hAnsi="Arial" w:cs="Arial"/>
          <w:color w:val="000000"/>
        </w:rPr>
      </w:pPr>
    </w:p>
    <w:p w:rsidR="000365C9" w:rsidRPr="00371F29" w:rsidRDefault="000365C9" w:rsidP="006E541F">
      <w:pPr>
        <w:pStyle w:val="ListParagraph"/>
        <w:numPr>
          <w:ilvl w:val="0"/>
          <w:numId w:val="1"/>
        </w:numPr>
        <w:tabs>
          <w:tab w:val="clear" w:pos="720"/>
        </w:tabs>
        <w:ind w:left="0"/>
        <w:rPr>
          <w:rFonts w:ascii="Arial" w:hAnsi="Arial" w:cs="Arial"/>
          <w:color w:val="000000"/>
          <w:sz w:val="22"/>
          <w:szCs w:val="22"/>
        </w:rPr>
      </w:pPr>
      <w:r w:rsidRPr="00371F29">
        <w:rPr>
          <w:rFonts w:ascii="Arial" w:hAnsi="Arial" w:cs="Arial"/>
          <w:color w:val="000000"/>
          <w:sz w:val="22"/>
          <w:szCs w:val="22"/>
        </w:rPr>
        <w:t xml:space="preserve">Run the </w:t>
      </w:r>
      <w:r w:rsidR="00E63DB5">
        <w:rPr>
          <w:rFonts w:ascii="Arial" w:hAnsi="Arial" w:cs="Arial"/>
          <w:color w:val="000000"/>
          <w:sz w:val="22"/>
          <w:szCs w:val="22"/>
        </w:rPr>
        <w:t xml:space="preserve">PCR #2 product on an agarose gel and gel </w:t>
      </w:r>
      <w:r w:rsidRPr="00371F29">
        <w:rPr>
          <w:rFonts w:ascii="Arial" w:hAnsi="Arial" w:cs="Arial"/>
          <w:color w:val="000000"/>
          <w:sz w:val="22"/>
          <w:szCs w:val="22"/>
        </w:rPr>
        <w:t>purify the band of interest.</w:t>
      </w:r>
    </w:p>
    <w:p w:rsidR="000365C9" w:rsidRPr="00371F29" w:rsidRDefault="000365C9" w:rsidP="006E541F">
      <w:pPr>
        <w:pStyle w:val="ListParagraph"/>
        <w:numPr>
          <w:ilvl w:val="0"/>
          <w:numId w:val="1"/>
        </w:numPr>
        <w:tabs>
          <w:tab w:val="clear" w:pos="720"/>
        </w:tabs>
        <w:ind w:left="0"/>
        <w:rPr>
          <w:rFonts w:ascii="Arial" w:hAnsi="Arial" w:cs="Arial"/>
          <w:color w:val="000000"/>
          <w:sz w:val="22"/>
          <w:szCs w:val="22"/>
        </w:rPr>
      </w:pPr>
      <w:r w:rsidRPr="00371F29">
        <w:rPr>
          <w:rFonts w:ascii="Arial" w:hAnsi="Arial" w:cs="Arial"/>
          <w:color w:val="000000"/>
          <w:sz w:val="22"/>
          <w:szCs w:val="22"/>
        </w:rPr>
        <w:t>Quantitate DNA by Qubit</w:t>
      </w:r>
      <w:r w:rsidR="00E3280D">
        <w:rPr>
          <w:rFonts w:ascii="Arial" w:hAnsi="Arial" w:cs="Arial"/>
          <w:color w:val="000000"/>
          <w:sz w:val="22"/>
          <w:szCs w:val="22"/>
        </w:rPr>
        <w:t xml:space="preserve"> or other equivalent method</w:t>
      </w:r>
      <w:r w:rsidRPr="00371F29">
        <w:rPr>
          <w:rFonts w:ascii="Arial" w:hAnsi="Arial" w:cs="Arial"/>
          <w:color w:val="000000"/>
          <w:sz w:val="22"/>
          <w:szCs w:val="22"/>
        </w:rPr>
        <w:t>.</w:t>
      </w:r>
    </w:p>
    <w:p w:rsidR="000365C9" w:rsidRPr="00371F29" w:rsidRDefault="000365C9" w:rsidP="006E541F">
      <w:pPr>
        <w:pStyle w:val="ListParagraph"/>
        <w:numPr>
          <w:ilvl w:val="0"/>
          <w:numId w:val="1"/>
        </w:numPr>
        <w:tabs>
          <w:tab w:val="clear" w:pos="720"/>
        </w:tabs>
        <w:ind w:left="0"/>
        <w:rPr>
          <w:rFonts w:ascii="Arial" w:hAnsi="Arial" w:cs="Arial"/>
          <w:color w:val="000000"/>
          <w:sz w:val="22"/>
          <w:szCs w:val="22"/>
        </w:rPr>
      </w:pPr>
      <w:r w:rsidRPr="00371F29">
        <w:rPr>
          <w:rFonts w:ascii="Arial" w:hAnsi="Arial" w:cs="Arial"/>
          <w:color w:val="000000"/>
          <w:sz w:val="22"/>
          <w:szCs w:val="22"/>
        </w:rPr>
        <w:t>Perform deep sequencing.</w:t>
      </w:r>
    </w:p>
    <w:p w:rsidR="00A27664" w:rsidRPr="00F90607" w:rsidRDefault="00A27664" w:rsidP="006E541F">
      <w:pPr>
        <w:spacing w:after="0" w:line="240" w:lineRule="auto"/>
        <w:rPr>
          <w:rFonts w:ascii="Times" w:eastAsia="Times New Roman" w:hAnsi="Times" w:cs="Times New Roman"/>
          <w:sz w:val="20"/>
          <w:szCs w:val="20"/>
        </w:rPr>
      </w:pPr>
    </w:p>
    <w:p w:rsidR="00A27664" w:rsidRPr="00E63DB5" w:rsidRDefault="00E63DB5" w:rsidP="00E63DB5">
      <w:pPr>
        <w:spacing w:after="0" w:line="240" w:lineRule="auto"/>
        <w:jc w:val="center"/>
        <w:rPr>
          <w:rFonts w:ascii="Arial" w:hAnsi="Arial" w:cs="Arial"/>
          <w:b/>
          <w:sz w:val="20"/>
          <w:szCs w:val="20"/>
        </w:rPr>
      </w:pPr>
      <w:r w:rsidRPr="00E63DB5">
        <w:rPr>
          <w:rFonts w:ascii="Arial" w:hAnsi="Arial" w:cs="Arial"/>
          <w:b/>
          <w:color w:val="000000"/>
          <w:sz w:val="23"/>
          <w:szCs w:val="23"/>
        </w:rPr>
        <w:t>PCR #2</w:t>
      </w:r>
      <w:r w:rsidR="00A27664" w:rsidRPr="00E63DB5">
        <w:rPr>
          <w:rFonts w:ascii="Arial" w:hAnsi="Arial" w:cs="Arial"/>
          <w:b/>
          <w:color w:val="000000"/>
          <w:sz w:val="23"/>
          <w:szCs w:val="23"/>
        </w:rPr>
        <w:t xml:space="preserve"> Primers</w:t>
      </w:r>
    </w:p>
    <w:p w:rsidR="00E63DB5" w:rsidRDefault="00E63DB5" w:rsidP="006E541F">
      <w:pPr>
        <w:spacing w:after="0" w:line="240" w:lineRule="auto"/>
        <w:rPr>
          <w:rFonts w:ascii="Arial" w:hAnsi="Arial" w:cs="Arial"/>
          <w:color w:val="000000"/>
          <w:sz w:val="23"/>
          <w:szCs w:val="23"/>
        </w:rPr>
      </w:pPr>
    </w:p>
    <w:p w:rsidR="00A27664" w:rsidRPr="00040D4C" w:rsidRDefault="00E63DB5" w:rsidP="006E541F">
      <w:pPr>
        <w:spacing w:after="0" w:line="240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color w:val="000000"/>
          <w:sz w:val="23"/>
          <w:szCs w:val="23"/>
        </w:rPr>
        <w:t xml:space="preserve">Forward Primers </w:t>
      </w:r>
      <w:r w:rsidR="00A27664" w:rsidRPr="00040D4C">
        <w:rPr>
          <w:rFonts w:ascii="Arial" w:hAnsi="Arial" w:cs="Arial"/>
          <w:color w:val="000000"/>
          <w:sz w:val="23"/>
          <w:szCs w:val="23"/>
        </w:rPr>
        <w:t>(</w:t>
      </w:r>
      <w:r w:rsidR="00040D4C" w:rsidRPr="00E63DB5">
        <w:rPr>
          <w:rFonts w:ascii="Arial" w:hAnsi="Arial" w:cs="Arial"/>
          <w:color w:val="00B050"/>
          <w:sz w:val="23"/>
          <w:szCs w:val="23"/>
          <w:u w:val="single"/>
        </w:rPr>
        <w:t>i</w:t>
      </w:r>
      <w:r w:rsidR="00A27664" w:rsidRPr="00E63DB5">
        <w:rPr>
          <w:rFonts w:ascii="Arial" w:hAnsi="Arial" w:cs="Arial"/>
          <w:color w:val="00B050"/>
          <w:sz w:val="23"/>
          <w:szCs w:val="23"/>
          <w:u w:val="single"/>
        </w:rPr>
        <w:t>5</w:t>
      </w:r>
      <w:r w:rsidR="00A27664" w:rsidRPr="00040D4C">
        <w:rPr>
          <w:rFonts w:ascii="Arial" w:hAnsi="Arial" w:cs="Arial"/>
          <w:color w:val="000000"/>
          <w:sz w:val="23"/>
          <w:szCs w:val="23"/>
        </w:rPr>
        <w:t>-</w:t>
      </w:r>
      <w:r w:rsidR="00A27664" w:rsidRPr="00040D4C">
        <w:rPr>
          <w:rFonts w:ascii="Arial" w:hAnsi="Arial" w:cs="Arial"/>
          <w:b/>
          <w:bCs/>
          <w:color w:val="000000"/>
          <w:sz w:val="23"/>
          <w:szCs w:val="23"/>
        </w:rPr>
        <w:t>Index</w:t>
      </w:r>
      <w:r w:rsidR="00A27664" w:rsidRPr="00040D4C">
        <w:rPr>
          <w:rFonts w:ascii="Arial" w:hAnsi="Arial" w:cs="Arial"/>
          <w:color w:val="000000"/>
          <w:sz w:val="23"/>
          <w:szCs w:val="23"/>
        </w:rPr>
        <w:t>-</w:t>
      </w:r>
      <w:r w:rsidR="00A27664" w:rsidRPr="00E63DB5">
        <w:rPr>
          <w:rFonts w:ascii="Arial" w:hAnsi="Arial" w:cs="Arial"/>
          <w:color w:val="00B0F0"/>
          <w:sz w:val="23"/>
          <w:szCs w:val="23"/>
        </w:rPr>
        <w:t>Handle</w:t>
      </w:r>
      <w:r w:rsidR="00A27664" w:rsidRPr="00040D4C">
        <w:rPr>
          <w:rFonts w:ascii="Arial" w:hAnsi="Arial" w:cs="Arial"/>
          <w:color w:val="000000"/>
          <w:sz w:val="23"/>
          <w:szCs w:val="23"/>
        </w:rPr>
        <w:t>)</w:t>
      </w:r>
    </w:p>
    <w:p w:rsidR="00A27664" w:rsidRPr="00E63DB5" w:rsidRDefault="00A27664" w:rsidP="006E541F">
      <w:pPr>
        <w:spacing w:after="0" w:line="240" w:lineRule="auto"/>
        <w:rPr>
          <w:rFonts w:ascii="Times" w:hAnsi="Times" w:cs="Times New Roman"/>
        </w:rPr>
      </w:pPr>
      <w:r w:rsidRPr="00E63DB5">
        <w:rPr>
          <w:rFonts w:ascii="Courier New" w:hAnsi="Courier New" w:cs="Courier New"/>
          <w:color w:val="000000"/>
        </w:rPr>
        <w:t>F</w:t>
      </w:r>
      <w:r w:rsidR="00040D4C" w:rsidRPr="00E63DB5">
        <w:rPr>
          <w:rFonts w:ascii="Courier New" w:hAnsi="Courier New" w:cs="Courier New"/>
          <w:color w:val="000000"/>
        </w:rPr>
        <w:t>501</w:t>
      </w:r>
      <w:r w:rsidRPr="00E63DB5">
        <w:rPr>
          <w:rFonts w:ascii="Courier New" w:hAnsi="Courier New" w:cs="Courier New"/>
          <w:color w:val="000000"/>
        </w:rPr>
        <w:t xml:space="preserve"> </w:t>
      </w:r>
      <w:r w:rsidRPr="00E63DB5">
        <w:rPr>
          <w:rFonts w:ascii="Courier New" w:hAnsi="Courier New" w:cs="Courier New"/>
          <w:color w:val="00B050"/>
        </w:rPr>
        <w:t>AATGATACGGCGACCACCGAGATCTACAC</w:t>
      </w:r>
      <w:r w:rsidRPr="00E63DB5">
        <w:rPr>
          <w:rFonts w:ascii="Courier New" w:hAnsi="Courier New" w:cs="Courier New"/>
          <w:b/>
          <w:bCs/>
          <w:color w:val="000000"/>
        </w:rPr>
        <w:t>TAGATCGC</w:t>
      </w:r>
      <w:r w:rsidRPr="00E63DB5">
        <w:rPr>
          <w:rFonts w:ascii="Courier New" w:hAnsi="Courier New" w:cs="Courier New"/>
          <w:color w:val="00B0F0"/>
        </w:rPr>
        <w:t>TCGTCGGCAGCGTC</w:t>
      </w:r>
      <w:r w:rsidRPr="00E63DB5">
        <w:rPr>
          <w:rFonts w:ascii="Courier New" w:hAnsi="Courier New" w:cs="Courier New"/>
          <w:color w:val="000000"/>
        </w:rPr>
        <w:t xml:space="preserve"> </w:t>
      </w:r>
    </w:p>
    <w:p w:rsidR="00A27664" w:rsidRPr="00E63DB5" w:rsidRDefault="00A27664" w:rsidP="006E541F">
      <w:pPr>
        <w:spacing w:after="0" w:line="240" w:lineRule="auto"/>
        <w:rPr>
          <w:rFonts w:ascii="Times" w:hAnsi="Times" w:cs="Times New Roman"/>
        </w:rPr>
      </w:pPr>
      <w:r w:rsidRPr="00E63DB5">
        <w:rPr>
          <w:rFonts w:ascii="Courier New" w:hAnsi="Courier New" w:cs="Courier New"/>
          <w:color w:val="000000"/>
        </w:rPr>
        <w:t>F</w:t>
      </w:r>
      <w:r w:rsidR="00040D4C" w:rsidRPr="00E63DB5">
        <w:rPr>
          <w:rFonts w:ascii="Courier New" w:hAnsi="Courier New" w:cs="Courier New"/>
          <w:color w:val="000000"/>
        </w:rPr>
        <w:t>502</w:t>
      </w:r>
      <w:r w:rsidRPr="00E63DB5">
        <w:rPr>
          <w:rFonts w:ascii="Courier New" w:hAnsi="Courier New" w:cs="Courier New"/>
          <w:color w:val="000000"/>
        </w:rPr>
        <w:t xml:space="preserve"> </w:t>
      </w:r>
      <w:r w:rsidRPr="00E63DB5">
        <w:rPr>
          <w:rFonts w:ascii="Courier New" w:hAnsi="Courier New" w:cs="Courier New"/>
          <w:color w:val="00B050"/>
        </w:rPr>
        <w:t>AATGATACGGCGACCACCGAGATCTACAC</w:t>
      </w:r>
      <w:r w:rsidRPr="00E63DB5">
        <w:rPr>
          <w:rFonts w:ascii="Courier New" w:hAnsi="Courier New" w:cs="Courier New"/>
          <w:b/>
          <w:bCs/>
          <w:color w:val="000000"/>
        </w:rPr>
        <w:t>CTCTCTAT</w:t>
      </w:r>
      <w:r w:rsidR="00E63DB5" w:rsidRPr="00E63DB5">
        <w:rPr>
          <w:rFonts w:ascii="Courier New" w:hAnsi="Courier New" w:cs="Courier New"/>
          <w:color w:val="00B0F0"/>
        </w:rPr>
        <w:t>TCGTCGGCAGCGTC</w:t>
      </w:r>
      <w:r w:rsidRPr="00E63DB5">
        <w:rPr>
          <w:rFonts w:ascii="Courier New" w:hAnsi="Courier New" w:cs="Courier New"/>
          <w:color w:val="000000"/>
        </w:rPr>
        <w:t xml:space="preserve"> </w:t>
      </w:r>
    </w:p>
    <w:p w:rsidR="00A27664" w:rsidRPr="00E63DB5" w:rsidRDefault="00A27664" w:rsidP="006E541F">
      <w:pPr>
        <w:spacing w:after="0" w:line="240" w:lineRule="auto"/>
        <w:rPr>
          <w:rFonts w:ascii="Times" w:hAnsi="Times" w:cs="Times New Roman"/>
        </w:rPr>
      </w:pPr>
      <w:r w:rsidRPr="00E63DB5">
        <w:rPr>
          <w:rFonts w:ascii="Courier New" w:hAnsi="Courier New" w:cs="Courier New"/>
          <w:color w:val="000000"/>
        </w:rPr>
        <w:t>F</w:t>
      </w:r>
      <w:r w:rsidR="00040D4C" w:rsidRPr="00E63DB5">
        <w:rPr>
          <w:rFonts w:ascii="Courier New" w:hAnsi="Courier New" w:cs="Courier New"/>
          <w:color w:val="000000"/>
        </w:rPr>
        <w:t>503</w:t>
      </w:r>
      <w:r w:rsidRPr="00E63DB5">
        <w:rPr>
          <w:rFonts w:ascii="Courier New" w:hAnsi="Courier New" w:cs="Courier New"/>
          <w:color w:val="000000"/>
        </w:rPr>
        <w:t xml:space="preserve"> </w:t>
      </w:r>
      <w:r w:rsidRPr="00E63DB5">
        <w:rPr>
          <w:rFonts w:ascii="Courier New" w:hAnsi="Courier New" w:cs="Courier New"/>
          <w:color w:val="00B050"/>
        </w:rPr>
        <w:t>AATGATACGGCGACCACCGAGATCTACAC</w:t>
      </w:r>
      <w:r w:rsidRPr="00E63DB5">
        <w:rPr>
          <w:rFonts w:ascii="Courier New" w:hAnsi="Courier New" w:cs="Courier New"/>
          <w:b/>
          <w:bCs/>
          <w:color w:val="000000"/>
        </w:rPr>
        <w:t>TATCCTCT</w:t>
      </w:r>
      <w:r w:rsidR="00E63DB5" w:rsidRPr="00E63DB5">
        <w:rPr>
          <w:rFonts w:ascii="Courier New" w:hAnsi="Courier New" w:cs="Courier New"/>
          <w:color w:val="00B0F0"/>
        </w:rPr>
        <w:t>TCGTCGGCAGCGTC</w:t>
      </w:r>
      <w:r w:rsidRPr="00E63DB5">
        <w:rPr>
          <w:rFonts w:ascii="Courier New" w:hAnsi="Courier New" w:cs="Courier New"/>
          <w:color w:val="000000"/>
        </w:rPr>
        <w:t xml:space="preserve"> </w:t>
      </w:r>
    </w:p>
    <w:p w:rsidR="00A27664" w:rsidRPr="00E63DB5" w:rsidRDefault="00A27664" w:rsidP="006E541F">
      <w:pPr>
        <w:spacing w:after="0" w:line="240" w:lineRule="auto"/>
        <w:rPr>
          <w:rFonts w:ascii="Times" w:hAnsi="Times" w:cs="Times New Roman"/>
        </w:rPr>
      </w:pPr>
      <w:r w:rsidRPr="00E63DB5">
        <w:rPr>
          <w:rFonts w:ascii="Courier New" w:hAnsi="Courier New" w:cs="Courier New"/>
          <w:color w:val="000000"/>
        </w:rPr>
        <w:t>F</w:t>
      </w:r>
      <w:r w:rsidR="00040D4C" w:rsidRPr="00E63DB5">
        <w:rPr>
          <w:rFonts w:ascii="Courier New" w:hAnsi="Courier New" w:cs="Courier New"/>
          <w:color w:val="000000"/>
        </w:rPr>
        <w:t>504</w:t>
      </w:r>
      <w:r w:rsidRPr="00E63DB5">
        <w:rPr>
          <w:rFonts w:ascii="Courier New" w:hAnsi="Courier New" w:cs="Courier New"/>
          <w:color w:val="000000"/>
        </w:rPr>
        <w:t xml:space="preserve"> </w:t>
      </w:r>
      <w:r w:rsidRPr="00E63DB5">
        <w:rPr>
          <w:rFonts w:ascii="Courier New" w:hAnsi="Courier New" w:cs="Courier New"/>
          <w:color w:val="00B050"/>
        </w:rPr>
        <w:t>AATGATACGGCGACCACCGAGATCTACAC</w:t>
      </w:r>
      <w:r w:rsidRPr="00E63DB5">
        <w:rPr>
          <w:rFonts w:ascii="Courier New" w:hAnsi="Courier New" w:cs="Courier New"/>
          <w:b/>
          <w:bCs/>
          <w:color w:val="000000"/>
        </w:rPr>
        <w:t>AGAGTAGA</w:t>
      </w:r>
      <w:r w:rsidR="00E63DB5" w:rsidRPr="00E63DB5">
        <w:rPr>
          <w:rFonts w:ascii="Courier New" w:hAnsi="Courier New" w:cs="Courier New"/>
          <w:color w:val="00B0F0"/>
        </w:rPr>
        <w:t>TCGTCGGCAGCGTC</w:t>
      </w:r>
      <w:r w:rsidRPr="00E63DB5">
        <w:rPr>
          <w:rFonts w:ascii="Courier New" w:hAnsi="Courier New" w:cs="Courier New"/>
          <w:color w:val="000000"/>
        </w:rPr>
        <w:t xml:space="preserve"> </w:t>
      </w:r>
    </w:p>
    <w:p w:rsidR="00A27664" w:rsidRPr="00E63DB5" w:rsidRDefault="00A27664" w:rsidP="006E541F">
      <w:pPr>
        <w:spacing w:after="0" w:line="240" w:lineRule="auto"/>
        <w:rPr>
          <w:rFonts w:ascii="Times" w:hAnsi="Times" w:cs="Times New Roman"/>
        </w:rPr>
      </w:pPr>
      <w:r w:rsidRPr="00E63DB5">
        <w:rPr>
          <w:rFonts w:ascii="Courier New" w:hAnsi="Courier New" w:cs="Courier New"/>
          <w:color w:val="000000"/>
        </w:rPr>
        <w:t>F</w:t>
      </w:r>
      <w:r w:rsidR="00040D4C" w:rsidRPr="00E63DB5">
        <w:rPr>
          <w:rFonts w:ascii="Courier New" w:hAnsi="Courier New" w:cs="Courier New"/>
          <w:color w:val="000000"/>
        </w:rPr>
        <w:t>505</w:t>
      </w:r>
      <w:r w:rsidRPr="00E63DB5">
        <w:rPr>
          <w:rFonts w:ascii="Courier New" w:hAnsi="Courier New" w:cs="Courier New"/>
          <w:color w:val="000000"/>
        </w:rPr>
        <w:t xml:space="preserve"> </w:t>
      </w:r>
      <w:r w:rsidRPr="00E63DB5">
        <w:rPr>
          <w:rFonts w:ascii="Courier New" w:hAnsi="Courier New" w:cs="Courier New"/>
          <w:color w:val="00B050"/>
        </w:rPr>
        <w:t>AATGATACGGCGACCACCGAGATCTACAC</w:t>
      </w:r>
      <w:r w:rsidRPr="00E63DB5">
        <w:rPr>
          <w:rFonts w:ascii="Courier New" w:hAnsi="Courier New" w:cs="Courier New"/>
          <w:b/>
          <w:bCs/>
          <w:color w:val="000000"/>
        </w:rPr>
        <w:t>GTAAGGAG</w:t>
      </w:r>
      <w:r w:rsidR="00E63DB5" w:rsidRPr="00E63DB5">
        <w:rPr>
          <w:rFonts w:ascii="Courier New" w:hAnsi="Courier New" w:cs="Courier New"/>
          <w:color w:val="00B0F0"/>
        </w:rPr>
        <w:t>TCGTCGGCAGCGTC</w:t>
      </w:r>
      <w:r w:rsidRPr="00E63DB5">
        <w:rPr>
          <w:rFonts w:ascii="Courier New" w:hAnsi="Courier New" w:cs="Courier New"/>
          <w:color w:val="000000"/>
        </w:rPr>
        <w:t xml:space="preserve"> </w:t>
      </w:r>
    </w:p>
    <w:p w:rsidR="00A27664" w:rsidRPr="00E63DB5" w:rsidRDefault="00A27664" w:rsidP="006E541F">
      <w:pPr>
        <w:spacing w:after="0" w:line="240" w:lineRule="auto"/>
        <w:rPr>
          <w:rFonts w:ascii="Times" w:hAnsi="Times" w:cs="Times New Roman"/>
        </w:rPr>
      </w:pPr>
      <w:r w:rsidRPr="00E63DB5">
        <w:rPr>
          <w:rFonts w:ascii="Courier New" w:hAnsi="Courier New" w:cs="Courier New"/>
          <w:color w:val="000000"/>
        </w:rPr>
        <w:t>F</w:t>
      </w:r>
      <w:r w:rsidR="00040D4C" w:rsidRPr="00E63DB5">
        <w:rPr>
          <w:rFonts w:ascii="Courier New" w:hAnsi="Courier New" w:cs="Courier New"/>
          <w:color w:val="000000"/>
        </w:rPr>
        <w:t>506</w:t>
      </w:r>
      <w:r w:rsidRPr="00E63DB5">
        <w:rPr>
          <w:rFonts w:ascii="Courier New" w:hAnsi="Courier New" w:cs="Courier New"/>
          <w:color w:val="000000"/>
        </w:rPr>
        <w:t xml:space="preserve"> </w:t>
      </w:r>
      <w:r w:rsidRPr="00E63DB5">
        <w:rPr>
          <w:rFonts w:ascii="Courier New" w:hAnsi="Courier New" w:cs="Courier New"/>
          <w:color w:val="00B050"/>
        </w:rPr>
        <w:t>AATGATACGGCGACCACCGAGATCTACAC</w:t>
      </w:r>
      <w:r w:rsidRPr="00E63DB5">
        <w:rPr>
          <w:rFonts w:ascii="Courier New" w:hAnsi="Courier New" w:cs="Courier New"/>
          <w:b/>
          <w:bCs/>
          <w:color w:val="000000"/>
        </w:rPr>
        <w:t>ACTGCATA</w:t>
      </w:r>
      <w:r w:rsidR="00E63DB5" w:rsidRPr="00E63DB5">
        <w:rPr>
          <w:rFonts w:ascii="Courier New" w:hAnsi="Courier New" w:cs="Courier New"/>
          <w:color w:val="00B0F0"/>
        </w:rPr>
        <w:t>TCGTCGGCAGCGTC</w:t>
      </w:r>
      <w:r w:rsidRPr="00E63DB5">
        <w:rPr>
          <w:rFonts w:ascii="Courier New" w:hAnsi="Courier New" w:cs="Courier New"/>
          <w:color w:val="000000"/>
        </w:rPr>
        <w:t xml:space="preserve"> </w:t>
      </w:r>
    </w:p>
    <w:p w:rsidR="00A27664" w:rsidRPr="00E63DB5" w:rsidRDefault="00A27664" w:rsidP="006E541F">
      <w:pPr>
        <w:spacing w:after="0" w:line="240" w:lineRule="auto"/>
        <w:rPr>
          <w:rFonts w:ascii="Times" w:hAnsi="Times" w:cs="Times New Roman"/>
        </w:rPr>
      </w:pPr>
      <w:r w:rsidRPr="00E63DB5">
        <w:rPr>
          <w:rFonts w:ascii="Courier New" w:hAnsi="Courier New" w:cs="Courier New"/>
          <w:color w:val="000000"/>
        </w:rPr>
        <w:t>F</w:t>
      </w:r>
      <w:r w:rsidR="00040D4C" w:rsidRPr="00E63DB5">
        <w:rPr>
          <w:rFonts w:ascii="Courier New" w:hAnsi="Courier New" w:cs="Courier New"/>
          <w:color w:val="000000"/>
        </w:rPr>
        <w:t>507</w:t>
      </w:r>
      <w:r w:rsidRPr="00E63DB5">
        <w:rPr>
          <w:rFonts w:ascii="Courier New" w:hAnsi="Courier New" w:cs="Courier New"/>
          <w:color w:val="000000"/>
        </w:rPr>
        <w:t xml:space="preserve"> </w:t>
      </w:r>
      <w:r w:rsidRPr="00E63DB5">
        <w:rPr>
          <w:rFonts w:ascii="Courier New" w:hAnsi="Courier New" w:cs="Courier New"/>
          <w:color w:val="00B050"/>
        </w:rPr>
        <w:t>AATGATACGGCGACCACCGAGATCTACAC</w:t>
      </w:r>
      <w:r w:rsidRPr="00E63DB5">
        <w:rPr>
          <w:rFonts w:ascii="Courier New" w:hAnsi="Courier New" w:cs="Courier New"/>
          <w:b/>
          <w:bCs/>
          <w:color w:val="000000"/>
        </w:rPr>
        <w:t>AAGGAGTA</w:t>
      </w:r>
      <w:r w:rsidR="00E63DB5" w:rsidRPr="00E63DB5">
        <w:rPr>
          <w:rFonts w:ascii="Courier New" w:hAnsi="Courier New" w:cs="Courier New"/>
          <w:color w:val="00B0F0"/>
        </w:rPr>
        <w:t>TCGTCGGCAGCGTC</w:t>
      </w:r>
      <w:r w:rsidRPr="00E63DB5">
        <w:rPr>
          <w:rFonts w:ascii="Courier New" w:hAnsi="Courier New" w:cs="Courier New"/>
          <w:color w:val="000000"/>
        </w:rPr>
        <w:t xml:space="preserve"> </w:t>
      </w:r>
    </w:p>
    <w:p w:rsidR="00A27664" w:rsidRPr="00E63DB5" w:rsidRDefault="00A27664" w:rsidP="006E541F">
      <w:pPr>
        <w:spacing w:after="0" w:line="240" w:lineRule="auto"/>
        <w:rPr>
          <w:rFonts w:ascii="Courier New" w:hAnsi="Courier New" w:cs="Courier New"/>
          <w:color w:val="000000"/>
        </w:rPr>
      </w:pPr>
      <w:r w:rsidRPr="00E63DB5">
        <w:rPr>
          <w:rFonts w:ascii="Courier New" w:hAnsi="Courier New" w:cs="Courier New"/>
          <w:color w:val="000000"/>
        </w:rPr>
        <w:t>F</w:t>
      </w:r>
      <w:r w:rsidR="00040D4C" w:rsidRPr="00E63DB5">
        <w:rPr>
          <w:rFonts w:ascii="Courier New" w:hAnsi="Courier New" w:cs="Courier New"/>
          <w:color w:val="000000"/>
        </w:rPr>
        <w:t>508</w:t>
      </w:r>
      <w:r w:rsidRPr="00E63DB5">
        <w:rPr>
          <w:rFonts w:ascii="Courier New" w:hAnsi="Courier New" w:cs="Courier New"/>
          <w:color w:val="000000"/>
        </w:rPr>
        <w:t xml:space="preserve"> </w:t>
      </w:r>
      <w:r w:rsidRPr="00E63DB5">
        <w:rPr>
          <w:rFonts w:ascii="Courier New" w:hAnsi="Courier New" w:cs="Courier New"/>
          <w:color w:val="00B050"/>
        </w:rPr>
        <w:t>AATGATACGGCGACCACCGAGATCTACAC</w:t>
      </w:r>
      <w:r w:rsidRPr="00E63DB5">
        <w:rPr>
          <w:rFonts w:ascii="Courier New" w:hAnsi="Courier New" w:cs="Courier New"/>
          <w:b/>
          <w:bCs/>
          <w:color w:val="000000"/>
        </w:rPr>
        <w:t>CTAAGCCT</w:t>
      </w:r>
      <w:r w:rsidR="00E63DB5" w:rsidRPr="00E63DB5">
        <w:rPr>
          <w:rFonts w:ascii="Courier New" w:hAnsi="Courier New" w:cs="Courier New"/>
          <w:color w:val="00B0F0"/>
        </w:rPr>
        <w:t>TCGTCGGCAGCGTC</w:t>
      </w:r>
    </w:p>
    <w:p w:rsidR="00040D4C" w:rsidRPr="00E63DB5" w:rsidRDefault="00040D4C" w:rsidP="006E541F">
      <w:pPr>
        <w:spacing w:after="0" w:line="240" w:lineRule="auto"/>
        <w:rPr>
          <w:rFonts w:ascii="Times" w:hAnsi="Times" w:cs="Times New Roman"/>
        </w:rPr>
      </w:pPr>
      <w:r w:rsidRPr="00E63DB5">
        <w:rPr>
          <w:rFonts w:ascii="Courier New" w:hAnsi="Courier New" w:cs="Courier New"/>
          <w:color w:val="000000"/>
        </w:rPr>
        <w:t xml:space="preserve">F517 </w:t>
      </w:r>
      <w:r w:rsidRPr="00E63DB5">
        <w:rPr>
          <w:rFonts w:ascii="Courier New" w:hAnsi="Courier New" w:cs="Courier New"/>
          <w:color w:val="00B050"/>
        </w:rPr>
        <w:t>AATGATACGGCGACCACCGAGATCTACAC</w:t>
      </w:r>
      <w:r w:rsidRPr="00E63DB5">
        <w:rPr>
          <w:rFonts w:ascii="Courier New" w:hAnsi="Courier New" w:cs="Courier New"/>
          <w:b/>
          <w:bCs/>
          <w:color w:val="000000"/>
        </w:rPr>
        <w:t>GCGTAAGA</w:t>
      </w:r>
      <w:r w:rsidR="00E63DB5" w:rsidRPr="00E63DB5">
        <w:rPr>
          <w:rFonts w:ascii="Courier New" w:hAnsi="Courier New" w:cs="Courier New"/>
          <w:color w:val="00B0F0"/>
        </w:rPr>
        <w:t>TCGTCGGCAGCGTC</w:t>
      </w:r>
    </w:p>
    <w:p w:rsidR="00040D4C" w:rsidRDefault="00040D4C" w:rsidP="006E541F">
      <w:pPr>
        <w:spacing w:after="0" w:line="240" w:lineRule="auto"/>
        <w:rPr>
          <w:rFonts w:ascii="Courier New" w:hAnsi="Courier New" w:cs="Courier New"/>
          <w:color w:val="000000"/>
          <w:sz w:val="23"/>
          <w:szCs w:val="23"/>
        </w:rPr>
      </w:pPr>
    </w:p>
    <w:p w:rsidR="00A27664" w:rsidRPr="00040D4C" w:rsidRDefault="00E63DB5" w:rsidP="006E541F">
      <w:pPr>
        <w:spacing w:after="0" w:line="240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color w:val="000000"/>
          <w:sz w:val="23"/>
          <w:szCs w:val="23"/>
        </w:rPr>
        <w:t xml:space="preserve">Reverse Primers </w:t>
      </w:r>
      <w:r w:rsidR="00A27664" w:rsidRPr="00040D4C">
        <w:rPr>
          <w:rFonts w:ascii="Arial" w:hAnsi="Arial" w:cs="Arial"/>
          <w:color w:val="000000"/>
          <w:sz w:val="23"/>
          <w:szCs w:val="23"/>
        </w:rPr>
        <w:t>(</w:t>
      </w:r>
      <w:r w:rsidR="00040D4C" w:rsidRPr="00E63DB5">
        <w:rPr>
          <w:rFonts w:ascii="Arial" w:hAnsi="Arial" w:cs="Arial"/>
          <w:color w:val="00B050"/>
          <w:sz w:val="23"/>
          <w:szCs w:val="23"/>
          <w:u w:val="single"/>
        </w:rPr>
        <w:t>i</w:t>
      </w:r>
      <w:r w:rsidR="00A27664" w:rsidRPr="00E63DB5">
        <w:rPr>
          <w:rFonts w:ascii="Arial" w:hAnsi="Arial" w:cs="Arial"/>
          <w:color w:val="00B050"/>
          <w:sz w:val="23"/>
          <w:szCs w:val="23"/>
          <w:u w:val="single"/>
        </w:rPr>
        <w:t>7</w:t>
      </w:r>
      <w:r w:rsidR="00A27664" w:rsidRPr="00040D4C">
        <w:rPr>
          <w:rFonts w:ascii="Arial" w:hAnsi="Arial" w:cs="Arial"/>
          <w:color w:val="000000"/>
          <w:sz w:val="23"/>
          <w:szCs w:val="23"/>
        </w:rPr>
        <w:t>-</w:t>
      </w:r>
      <w:r w:rsidR="00A27664" w:rsidRPr="00040D4C">
        <w:rPr>
          <w:rFonts w:ascii="Arial" w:hAnsi="Arial" w:cs="Arial"/>
          <w:b/>
          <w:bCs/>
          <w:color w:val="000000"/>
          <w:sz w:val="23"/>
          <w:szCs w:val="23"/>
        </w:rPr>
        <w:t>Index</w:t>
      </w:r>
      <w:r w:rsidR="00A27664" w:rsidRPr="00040D4C">
        <w:rPr>
          <w:rFonts w:ascii="Arial" w:hAnsi="Arial" w:cs="Arial"/>
          <w:color w:val="000000"/>
          <w:sz w:val="23"/>
          <w:szCs w:val="23"/>
        </w:rPr>
        <w:t>-</w:t>
      </w:r>
      <w:r w:rsidR="00A27664" w:rsidRPr="00E63DB5">
        <w:rPr>
          <w:rFonts w:ascii="Arial" w:hAnsi="Arial" w:cs="Arial"/>
          <w:color w:val="00B0F0"/>
          <w:sz w:val="23"/>
          <w:szCs w:val="23"/>
        </w:rPr>
        <w:t>Handle</w:t>
      </w:r>
      <w:r w:rsidR="00A27664" w:rsidRPr="00040D4C">
        <w:rPr>
          <w:rFonts w:ascii="Arial" w:hAnsi="Arial" w:cs="Arial"/>
          <w:color w:val="000000"/>
          <w:sz w:val="23"/>
          <w:szCs w:val="23"/>
        </w:rPr>
        <w:t>)</w:t>
      </w:r>
    </w:p>
    <w:p w:rsidR="00A27664" w:rsidRPr="00F90607" w:rsidRDefault="00A27664" w:rsidP="006E541F">
      <w:pPr>
        <w:spacing w:after="0" w:line="240" w:lineRule="auto"/>
        <w:rPr>
          <w:rFonts w:ascii="Times" w:hAnsi="Times" w:cs="Times New Roman"/>
          <w:sz w:val="20"/>
          <w:szCs w:val="20"/>
        </w:rPr>
      </w:pPr>
      <w:r w:rsidRPr="00F90607">
        <w:rPr>
          <w:rFonts w:ascii="Courier New" w:hAnsi="Courier New" w:cs="Courier New"/>
          <w:color w:val="000000"/>
          <w:sz w:val="23"/>
          <w:szCs w:val="23"/>
        </w:rPr>
        <w:t>R</w:t>
      </w:r>
      <w:r w:rsidR="00040D4C">
        <w:rPr>
          <w:rFonts w:ascii="Courier New" w:hAnsi="Courier New" w:cs="Courier New"/>
          <w:color w:val="000000"/>
          <w:sz w:val="23"/>
          <w:szCs w:val="23"/>
        </w:rPr>
        <w:t>7</w:t>
      </w:r>
      <w:r w:rsidRPr="00F90607">
        <w:rPr>
          <w:rFonts w:ascii="Courier New" w:hAnsi="Courier New" w:cs="Courier New"/>
          <w:color w:val="000000"/>
          <w:sz w:val="23"/>
          <w:szCs w:val="23"/>
        </w:rPr>
        <w:t xml:space="preserve">01 </w:t>
      </w:r>
      <w:r w:rsidRPr="00E63DB5">
        <w:rPr>
          <w:rFonts w:ascii="Courier New" w:hAnsi="Courier New" w:cs="Courier New"/>
          <w:color w:val="00B050"/>
          <w:sz w:val="23"/>
          <w:szCs w:val="23"/>
        </w:rPr>
        <w:t>CAAGCAGAAGACGGCATACGAGAT</w:t>
      </w:r>
      <w:r w:rsidRPr="00F90607">
        <w:rPr>
          <w:rFonts w:ascii="Courier New" w:hAnsi="Courier New" w:cs="Courier New"/>
          <w:b/>
          <w:bCs/>
          <w:color w:val="000000"/>
          <w:sz w:val="23"/>
          <w:szCs w:val="23"/>
        </w:rPr>
        <w:t>TCGCCTTA</w:t>
      </w:r>
      <w:r w:rsidRPr="00E63DB5">
        <w:rPr>
          <w:rFonts w:ascii="Courier New" w:hAnsi="Courier New" w:cs="Courier New"/>
          <w:color w:val="00B0F0"/>
          <w:sz w:val="23"/>
          <w:szCs w:val="23"/>
        </w:rPr>
        <w:t>GTCTCGTGGGCTCGG</w:t>
      </w:r>
    </w:p>
    <w:p w:rsidR="00A27664" w:rsidRPr="00F90607" w:rsidRDefault="00A27664" w:rsidP="006E541F">
      <w:pPr>
        <w:spacing w:after="0" w:line="240" w:lineRule="auto"/>
        <w:rPr>
          <w:rFonts w:ascii="Times" w:hAnsi="Times" w:cs="Times New Roman"/>
          <w:sz w:val="20"/>
          <w:szCs w:val="20"/>
        </w:rPr>
      </w:pPr>
      <w:r w:rsidRPr="00F90607">
        <w:rPr>
          <w:rFonts w:ascii="Courier New" w:hAnsi="Courier New" w:cs="Courier New"/>
          <w:color w:val="000000"/>
          <w:sz w:val="23"/>
          <w:szCs w:val="23"/>
        </w:rPr>
        <w:t>R</w:t>
      </w:r>
      <w:r w:rsidR="00040D4C">
        <w:rPr>
          <w:rFonts w:ascii="Courier New" w:hAnsi="Courier New" w:cs="Courier New"/>
          <w:color w:val="000000"/>
          <w:sz w:val="23"/>
          <w:szCs w:val="23"/>
        </w:rPr>
        <w:t>7</w:t>
      </w:r>
      <w:r w:rsidRPr="00F90607">
        <w:rPr>
          <w:rFonts w:ascii="Courier New" w:hAnsi="Courier New" w:cs="Courier New"/>
          <w:color w:val="000000"/>
          <w:sz w:val="23"/>
          <w:szCs w:val="23"/>
        </w:rPr>
        <w:t xml:space="preserve">02 </w:t>
      </w:r>
      <w:r w:rsidRPr="00E63DB5">
        <w:rPr>
          <w:rFonts w:ascii="Courier New" w:hAnsi="Courier New" w:cs="Courier New"/>
          <w:color w:val="00B050"/>
          <w:sz w:val="23"/>
          <w:szCs w:val="23"/>
        </w:rPr>
        <w:t>CAAGCAGAAGACGGCATACGAGAT</w:t>
      </w:r>
      <w:r w:rsidRPr="00F90607">
        <w:rPr>
          <w:rFonts w:ascii="Courier New" w:hAnsi="Courier New" w:cs="Courier New"/>
          <w:b/>
          <w:bCs/>
          <w:color w:val="000000"/>
          <w:sz w:val="23"/>
          <w:szCs w:val="23"/>
        </w:rPr>
        <w:t>CTAGTACG</w:t>
      </w:r>
      <w:r w:rsidR="00E63DB5" w:rsidRPr="00E63DB5">
        <w:rPr>
          <w:rFonts w:ascii="Courier New" w:hAnsi="Courier New" w:cs="Courier New"/>
          <w:color w:val="00B0F0"/>
          <w:sz w:val="23"/>
          <w:szCs w:val="23"/>
        </w:rPr>
        <w:t>GTCTCGTGGGCTCGG</w:t>
      </w:r>
    </w:p>
    <w:p w:rsidR="00A27664" w:rsidRPr="00F90607" w:rsidRDefault="00A27664" w:rsidP="006E541F">
      <w:pPr>
        <w:spacing w:after="0" w:line="240" w:lineRule="auto"/>
        <w:rPr>
          <w:rFonts w:ascii="Times" w:hAnsi="Times" w:cs="Times New Roman"/>
          <w:sz w:val="20"/>
          <w:szCs w:val="20"/>
        </w:rPr>
      </w:pPr>
      <w:r w:rsidRPr="00F90607">
        <w:rPr>
          <w:rFonts w:ascii="Courier New" w:hAnsi="Courier New" w:cs="Courier New"/>
          <w:color w:val="000000"/>
          <w:sz w:val="23"/>
          <w:szCs w:val="23"/>
        </w:rPr>
        <w:t>R</w:t>
      </w:r>
      <w:r w:rsidR="00040D4C">
        <w:rPr>
          <w:rFonts w:ascii="Courier New" w:hAnsi="Courier New" w:cs="Courier New"/>
          <w:color w:val="000000"/>
          <w:sz w:val="23"/>
          <w:szCs w:val="23"/>
        </w:rPr>
        <w:t>7</w:t>
      </w:r>
      <w:r w:rsidRPr="00F90607">
        <w:rPr>
          <w:rFonts w:ascii="Courier New" w:hAnsi="Courier New" w:cs="Courier New"/>
          <w:color w:val="000000"/>
          <w:sz w:val="23"/>
          <w:szCs w:val="23"/>
        </w:rPr>
        <w:t xml:space="preserve">03 </w:t>
      </w:r>
      <w:r w:rsidRPr="00E63DB5">
        <w:rPr>
          <w:rFonts w:ascii="Courier New" w:hAnsi="Courier New" w:cs="Courier New"/>
          <w:color w:val="00B050"/>
          <w:sz w:val="23"/>
          <w:szCs w:val="23"/>
        </w:rPr>
        <w:t>CAAGCAGAAGACGGCATACGAGAT</w:t>
      </w:r>
      <w:r w:rsidRPr="00F90607">
        <w:rPr>
          <w:rFonts w:ascii="Courier New" w:hAnsi="Courier New" w:cs="Courier New"/>
          <w:b/>
          <w:bCs/>
          <w:color w:val="000000"/>
          <w:sz w:val="23"/>
          <w:szCs w:val="23"/>
        </w:rPr>
        <w:t>TTCTGCCT</w:t>
      </w:r>
      <w:r w:rsidR="00E63DB5" w:rsidRPr="00E63DB5">
        <w:rPr>
          <w:rFonts w:ascii="Courier New" w:hAnsi="Courier New" w:cs="Courier New"/>
          <w:color w:val="00B0F0"/>
          <w:sz w:val="23"/>
          <w:szCs w:val="23"/>
        </w:rPr>
        <w:t>GTCTCGTGGGCTCGG</w:t>
      </w:r>
    </w:p>
    <w:p w:rsidR="00A27664" w:rsidRPr="00F90607" w:rsidRDefault="00A27664" w:rsidP="006E541F">
      <w:pPr>
        <w:spacing w:after="0" w:line="240" w:lineRule="auto"/>
        <w:rPr>
          <w:rFonts w:ascii="Times" w:hAnsi="Times" w:cs="Times New Roman"/>
          <w:sz w:val="20"/>
          <w:szCs w:val="20"/>
        </w:rPr>
      </w:pPr>
      <w:r w:rsidRPr="00F90607">
        <w:rPr>
          <w:rFonts w:ascii="Courier New" w:hAnsi="Courier New" w:cs="Courier New"/>
          <w:color w:val="000000"/>
          <w:sz w:val="23"/>
          <w:szCs w:val="23"/>
        </w:rPr>
        <w:t>R</w:t>
      </w:r>
      <w:r w:rsidR="00040D4C">
        <w:rPr>
          <w:rFonts w:ascii="Courier New" w:hAnsi="Courier New" w:cs="Courier New"/>
          <w:color w:val="000000"/>
          <w:sz w:val="23"/>
          <w:szCs w:val="23"/>
        </w:rPr>
        <w:t>7</w:t>
      </w:r>
      <w:r w:rsidRPr="00F90607">
        <w:rPr>
          <w:rFonts w:ascii="Courier New" w:hAnsi="Courier New" w:cs="Courier New"/>
          <w:color w:val="000000"/>
          <w:sz w:val="23"/>
          <w:szCs w:val="23"/>
        </w:rPr>
        <w:t xml:space="preserve">04 </w:t>
      </w:r>
      <w:r w:rsidRPr="00E63DB5">
        <w:rPr>
          <w:rFonts w:ascii="Courier New" w:hAnsi="Courier New" w:cs="Courier New"/>
          <w:color w:val="00B050"/>
          <w:sz w:val="23"/>
          <w:szCs w:val="23"/>
        </w:rPr>
        <w:t>CAAGCAGAAGACGGCATACGAGAT</w:t>
      </w:r>
      <w:r w:rsidRPr="00F90607">
        <w:rPr>
          <w:rFonts w:ascii="Courier New" w:hAnsi="Courier New" w:cs="Courier New"/>
          <w:b/>
          <w:bCs/>
          <w:color w:val="000000"/>
          <w:sz w:val="23"/>
          <w:szCs w:val="23"/>
        </w:rPr>
        <w:t>GCTCAGGA</w:t>
      </w:r>
      <w:r w:rsidR="00E63DB5" w:rsidRPr="00E63DB5">
        <w:rPr>
          <w:rFonts w:ascii="Courier New" w:hAnsi="Courier New" w:cs="Courier New"/>
          <w:color w:val="00B0F0"/>
          <w:sz w:val="23"/>
          <w:szCs w:val="23"/>
        </w:rPr>
        <w:t>GTCTCGTGGGCTCGG</w:t>
      </w:r>
    </w:p>
    <w:p w:rsidR="00A27664" w:rsidRPr="00F90607" w:rsidRDefault="00A27664" w:rsidP="006E541F">
      <w:pPr>
        <w:spacing w:after="0" w:line="240" w:lineRule="auto"/>
        <w:rPr>
          <w:rFonts w:ascii="Times" w:hAnsi="Times" w:cs="Times New Roman"/>
          <w:sz w:val="20"/>
          <w:szCs w:val="20"/>
        </w:rPr>
      </w:pPr>
      <w:r w:rsidRPr="00F90607">
        <w:rPr>
          <w:rFonts w:ascii="Courier New" w:hAnsi="Courier New" w:cs="Courier New"/>
          <w:color w:val="000000"/>
          <w:sz w:val="23"/>
          <w:szCs w:val="23"/>
        </w:rPr>
        <w:t>R</w:t>
      </w:r>
      <w:r w:rsidR="00040D4C">
        <w:rPr>
          <w:rFonts w:ascii="Courier New" w:hAnsi="Courier New" w:cs="Courier New"/>
          <w:color w:val="000000"/>
          <w:sz w:val="23"/>
          <w:szCs w:val="23"/>
        </w:rPr>
        <w:t>7</w:t>
      </w:r>
      <w:r w:rsidRPr="00F90607">
        <w:rPr>
          <w:rFonts w:ascii="Courier New" w:hAnsi="Courier New" w:cs="Courier New"/>
          <w:color w:val="000000"/>
          <w:sz w:val="23"/>
          <w:szCs w:val="23"/>
        </w:rPr>
        <w:t xml:space="preserve">05 </w:t>
      </w:r>
      <w:r w:rsidRPr="00E63DB5">
        <w:rPr>
          <w:rFonts w:ascii="Courier New" w:hAnsi="Courier New" w:cs="Courier New"/>
          <w:color w:val="00B050"/>
          <w:sz w:val="23"/>
          <w:szCs w:val="23"/>
        </w:rPr>
        <w:t>CAAGCAGAAGACGGCATACGAGAT</w:t>
      </w:r>
      <w:r w:rsidRPr="00F90607">
        <w:rPr>
          <w:rFonts w:ascii="Courier New" w:hAnsi="Courier New" w:cs="Courier New"/>
          <w:b/>
          <w:bCs/>
          <w:color w:val="000000"/>
          <w:sz w:val="23"/>
          <w:szCs w:val="23"/>
        </w:rPr>
        <w:t>AGGAGTCC</w:t>
      </w:r>
      <w:r w:rsidR="00E63DB5" w:rsidRPr="00E63DB5">
        <w:rPr>
          <w:rFonts w:ascii="Courier New" w:hAnsi="Courier New" w:cs="Courier New"/>
          <w:color w:val="00B0F0"/>
          <w:sz w:val="23"/>
          <w:szCs w:val="23"/>
        </w:rPr>
        <w:t>GTCTCGTGGGCTCGG</w:t>
      </w:r>
    </w:p>
    <w:p w:rsidR="00A27664" w:rsidRPr="00F90607" w:rsidRDefault="00A27664" w:rsidP="006E541F">
      <w:pPr>
        <w:spacing w:after="0" w:line="240" w:lineRule="auto"/>
        <w:rPr>
          <w:rFonts w:ascii="Times" w:hAnsi="Times" w:cs="Times New Roman"/>
          <w:sz w:val="20"/>
          <w:szCs w:val="20"/>
        </w:rPr>
      </w:pPr>
      <w:r w:rsidRPr="00F90607">
        <w:rPr>
          <w:rFonts w:ascii="Courier New" w:hAnsi="Courier New" w:cs="Courier New"/>
          <w:color w:val="000000"/>
          <w:sz w:val="23"/>
          <w:szCs w:val="23"/>
        </w:rPr>
        <w:t>R</w:t>
      </w:r>
      <w:r w:rsidR="00040D4C">
        <w:rPr>
          <w:rFonts w:ascii="Courier New" w:hAnsi="Courier New" w:cs="Courier New"/>
          <w:color w:val="000000"/>
          <w:sz w:val="23"/>
          <w:szCs w:val="23"/>
        </w:rPr>
        <w:t>7</w:t>
      </w:r>
      <w:r w:rsidRPr="00F90607">
        <w:rPr>
          <w:rFonts w:ascii="Courier New" w:hAnsi="Courier New" w:cs="Courier New"/>
          <w:color w:val="000000"/>
          <w:sz w:val="23"/>
          <w:szCs w:val="23"/>
        </w:rPr>
        <w:t xml:space="preserve">06 </w:t>
      </w:r>
      <w:r w:rsidRPr="00E63DB5">
        <w:rPr>
          <w:rFonts w:ascii="Courier New" w:hAnsi="Courier New" w:cs="Courier New"/>
          <w:color w:val="00B050"/>
          <w:sz w:val="23"/>
          <w:szCs w:val="23"/>
        </w:rPr>
        <w:t>CAAGCAGAAGACGGCATACGAGAT</w:t>
      </w:r>
      <w:r w:rsidRPr="00F90607">
        <w:rPr>
          <w:rFonts w:ascii="Courier New" w:hAnsi="Courier New" w:cs="Courier New"/>
          <w:b/>
          <w:bCs/>
          <w:color w:val="000000"/>
          <w:sz w:val="23"/>
          <w:szCs w:val="23"/>
        </w:rPr>
        <w:t>CATGCCTA</w:t>
      </w:r>
      <w:r w:rsidR="00E63DB5" w:rsidRPr="00E63DB5">
        <w:rPr>
          <w:rFonts w:ascii="Courier New" w:hAnsi="Courier New" w:cs="Courier New"/>
          <w:color w:val="00B0F0"/>
          <w:sz w:val="23"/>
          <w:szCs w:val="23"/>
        </w:rPr>
        <w:t>GTCTCGTGGGCTCGG</w:t>
      </w:r>
    </w:p>
    <w:p w:rsidR="00A27664" w:rsidRPr="00F90607" w:rsidRDefault="00A27664" w:rsidP="006E541F">
      <w:pPr>
        <w:spacing w:after="0" w:line="240" w:lineRule="auto"/>
        <w:rPr>
          <w:rFonts w:ascii="Times" w:hAnsi="Times" w:cs="Times New Roman"/>
          <w:sz w:val="20"/>
          <w:szCs w:val="20"/>
        </w:rPr>
      </w:pPr>
      <w:r w:rsidRPr="00F90607">
        <w:rPr>
          <w:rFonts w:ascii="Courier New" w:hAnsi="Courier New" w:cs="Courier New"/>
          <w:color w:val="000000"/>
          <w:sz w:val="23"/>
          <w:szCs w:val="23"/>
        </w:rPr>
        <w:t>R</w:t>
      </w:r>
      <w:r w:rsidR="00040D4C">
        <w:rPr>
          <w:rFonts w:ascii="Courier New" w:hAnsi="Courier New" w:cs="Courier New"/>
          <w:color w:val="000000"/>
          <w:sz w:val="23"/>
          <w:szCs w:val="23"/>
        </w:rPr>
        <w:t>7</w:t>
      </w:r>
      <w:r w:rsidRPr="00F90607">
        <w:rPr>
          <w:rFonts w:ascii="Courier New" w:hAnsi="Courier New" w:cs="Courier New"/>
          <w:color w:val="000000"/>
          <w:sz w:val="23"/>
          <w:szCs w:val="23"/>
        </w:rPr>
        <w:t xml:space="preserve">07 </w:t>
      </w:r>
      <w:r w:rsidRPr="00E63DB5">
        <w:rPr>
          <w:rFonts w:ascii="Courier New" w:hAnsi="Courier New" w:cs="Courier New"/>
          <w:color w:val="00B050"/>
          <w:sz w:val="23"/>
          <w:szCs w:val="23"/>
        </w:rPr>
        <w:t>CAAGCAGAAGACGGCATACGAGAT</w:t>
      </w:r>
      <w:r w:rsidRPr="00F90607">
        <w:rPr>
          <w:rFonts w:ascii="Courier New" w:hAnsi="Courier New" w:cs="Courier New"/>
          <w:b/>
          <w:bCs/>
          <w:color w:val="000000"/>
          <w:sz w:val="23"/>
          <w:szCs w:val="23"/>
        </w:rPr>
        <w:t>GTAGAGAG</w:t>
      </w:r>
      <w:r w:rsidR="00E63DB5" w:rsidRPr="00E63DB5">
        <w:rPr>
          <w:rFonts w:ascii="Courier New" w:hAnsi="Courier New" w:cs="Courier New"/>
          <w:color w:val="00B0F0"/>
          <w:sz w:val="23"/>
          <w:szCs w:val="23"/>
        </w:rPr>
        <w:t>GTCTCGTGGGCTCGG</w:t>
      </w:r>
    </w:p>
    <w:p w:rsidR="00A27664" w:rsidRPr="00F90607" w:rsidRDefault="00A27664" w:rsidP="006E541F">
      <w:pPr>
        <w:spacing w:after="0" w:line="240" w:lineRule="auto"/>
        <w:rPr>
          <w:rFonts w:ascii="Times" w:hAnsi="Times" w:cs="Times New Roman"/>
          <w:sz w:val="20"/>
          <w:szCs w:val="20"/>
        </w:rPr>
      </w:pPr>
      <w:r w:rsidRPr="00F90607">
        <w:rPr>
          <w:rFonts w:ascii="Courier New" w:hAnsi="Courier New" w:cs="Courier New"/>
          <w:color w:val="000000"/>
          <w:sz w:val="23"/>
          <w:szCs w:val="23"/>
        </w:rPr>
        <w:t>R</w:t>
      </w:r>
      <w:r w:rsidR="00040D4C">
        <w:rPr>
          <w:rFonts w:ascii="Courier New" w:hAnsi="Courier New" w:cs="Courier New"/>
          <w:color w:val="000000"/>
          <w:sz w:val="23"/>
          <w:szCs w:val="23"/>
        </w:rPr>
        <w:t>7</w:t>
      </w:r>
      <w:r w:rsidRPr="00F90607">
        <w:rPr>
          <w:rFonts w:ascii="Courier New" w:hAnsi="Courier New" w:cs="Courier New"/>
          <w:color w:val="000000"/>
          <w:sz w:val="23"/>
          <w:szCs w:val="23"/>
        </w:rPr>
        <w:t xml:space="preserve">08 </w:t>
      </w:r>
      <w:r w:rsidRPr="00E63DB5">
        <w:rPr>
          <w:rFonts w:ascii="Courier New" w:hAnsi="Courier New" w:cs="Courier New"/>
          <w:color w:val="00B050"/>
          <w:sz w:val="23"/>
          <w:szCs w:val="23"/>
        </w:rPr>
        <w:t>CAAGCAGAAGACGGCATACGAGAT</w:t>
      </w:r>
      <w:r w:rsidRPr="00F90607">
        <w:rPr>
          <w:rFonts w:ascii="Courier New" w:hAnsi="Courier New" w:cs="Courier New"/>
          <w:b/>
          <w:bCs/>
          <w:color w:val="000000"/>
          <w:sz w:val="23"/>
          <w:szCs w:val="23"/>
        </w:rPr>
        <w:t>CCTCTCTG</w:t>
      </w:r>
      <w:r w:rsidR="00E63DB5" w:rsidRPr="00E63DB5">
        <w:rPr>
          <w:rFonts w:ascii="Courier New" w:hAnsi="Courier New" w:cs="Courier New"/>
          <w:color w:val="00B0F0"/>
          <w:sz w:val="23"/>
          <w:szCs w:val="23"/>
        </w:rPr>
        <w:t>GTCTCGTGGGCTCGG</w:t>
      </w:r>
    </w:p>
    <w:p w:rsidR="00A27664" w:rsidRPr="00F90607" w:rsidRDefault="00A27664" w:rsidP="006E541F">
      <w:pPr>
        <w:spacing w:after="0" w:line="240" w:lineRule="auto"/>
        <w:rPr>
          <w:rFonts w:ascii="Times" w:hAnsi="Times" w:cs="Times New Roman"/>
          <w:sz w:val="20"/>
          <w:szCs w:val="20"/>
        </w:rPr>
      </w:pPr>
      <w:r w:rsidRPr="00F90607">
        <w:rPr>
          <w:rFonts w:ascii="Courier New" w:hAnsi="Courier New" w:cs="Courier New"/>
          <w:color w:val="000000"/>
          <w:sz w:val="23"/>
          <w:szCs w:val="23"/>
        </w:rPr>
        <w:t>R</w:t>
      </w:r>
      <w:r w:rsidR="00E63DB5">
        <w:rPr>
          <w:rFonts w:ascii="Courier New" w:hAnsi="Courier New" w:cs="Courier New"/>
          <w:color w:val="000000"/>
          <w:sz w:val="23"/>
          <w:szCs w:val="23"/>
        </w:rPr>
        <w:t>7</w:t>
      </w:r>
      <w:r w:rsidRPr="00F90607">
        <w:rPr>
          <w:rFonts w:ascii="Courier New" w:hAnsi="Courier New" w:cs="Courier New"/>
          <w:color w:val="000000"/>
          <w:sz w:val="23"/>
          <w:szCs w:val="23"/>
        </w:rPr>
        <w:t xml:space="preserve">09 </w:t>
      </w:r>
      <w:r w:rsidRPr="00E63DB5">
        <w:rPr>
          <w:rFonts w:ascii="Courier New" w:hAnsi="Courier New" w:cs="Courier New"/>
          <w:color w:val="00B050"/>
          <w:sz w:val="23"/>
          <w:szCs w:val="23"/>
        </w:rPr>
        <w:t>CAAGCAGAAGACGGCATACGAGAT</w:t>
      </w:r>
      <w:r w:rsidRPr="00F90607">
        <w:rPr>
          <w:rFonts w:ascii="Courier New" w:hAnsi="Courier New" w:cs="Courier New"/>
          <w:b/>
          <w:bCs/>
          <w:color w:val="000000"/>
          <w:sz w:val="23"/>
          <w:szCs w:val="23"/>
        </w:rPr>
        <w:t>AGCGTAGC</w:t>
      </w:r>
      <w:r w:rsidR="00E63DB5" w:rsidRPr="00E63DB5">
        <w:rPr>
          <w:rFonts w:ascii="Courier New" w:hAnsi="Courier New" w:cs="Courier New"/>
          <w:color w:val="00B0F0"/>
          <w:sz w:val="23"/>
          <w:szCs w:val="23"/>
        </w:rPr>
        <w:t>GTCTCGTGGGCTCGG</w:t>
      </w:r>
    </w:p>
    <w:p w:rsidR="00A27664" w:rsidRPr="00F90607" w:rsidRDefault="00A27664" w:rsidP="006E541F">
      <w:pPr>
        <w:spacing w:after="0" w:line="240" w:lineRule="auto"/>
        <w:rPr>
          <w:rFonts w:ascii="Times" w:hAnsi="Times" w:cs="Times New Roman"/>
          <w:sz w:val="20"/>
          <w:szCs w:val="20"/>
        </w:rPr>
      </w:pPr>
      <w:r w:rsidRPr="00F90607">
        <w:rPr>
          <w:rFonts w:ascii="Courier New" w:hAnsi="Courier New" w:cs="Courier New"/>
          <w:color w:val="000000"/>
          <w:sz w:val="23"/>
          <w:szCs w:val="23"/>
        </w:rPr>
        <w:t>R</w:t>
      </w:r>
      <w:r w:rsidR="00E63DB5">
        <w:rPr>
          <w:rFonts w:ascii="Courier New" w:hAnsi="Courier New" w:cs="Courier New"/>
          <w:color w:val="000000"/>
          <w:sz w:val="23"/>
          <w:szCs w:val="23"/>
        </w:rPr>
        <w:t>7</w:t>
      </w:r>
      <w:r w:rsidRPr="00F90607">
        <w:rPr>
          <w:rFonts w:ascii="Courier New" w:hAnsi="Courier New" w:cs="Courier New"/>
          <w:color w:val="000000"/>
          <w:sz w:val="23"/>
          <w:szCs w:val="23"/>
        </w:rPr>
        <w:t xml:space="preserve">10 </w:t>
      </w:r>
      <w:r w:rsidRPr="00E63DB5">
        <w:rPr>
          <w:rFonts w:ascii="Courier New" w:hAnsi="Courier New" w:cs="Courier New"/>
          <w:color w:val="00B050"/>
          <w:sz w:val="23"/>
          <w:szCs w:val="23"/>
        </w:rPr>
        <w:t>CAAGCAGAAGACGGCATACGAGAT</w:t>
      </w:r>
      <w:r w:rsidRPr="00F90607">
        <w:rPr>
          <w:rFonts w:ascii="Courier New" w:hAnsi="Courier New" w:cs="Courier New"/>
          <w:b/>
          <w:bCs/>
          <w:color w:val="000000"/>
          <w:sz w:val="23"/>
          <w:szCs w:val="23"/>
        </w:rPr>
        <w:t>CAGCCTCG</w:t>
      </w:r>
      <w:r w:rsidR="00E63DB5" w:rsidRPr="00E63DB5">
        <w:rPr>
          <w:rFonts w:ascii="Courier New" w:hAnsi="Courier New" w:cs="Courier New"/>
          <w:color w:val="00B0F0"/>
          <w:sz w:val="23"/>
          <w:szCs w:val="23"/>
        </w:rPr>
        <w:t>GTCTCGTGGGCTCGG</w:t>
      </w:r>
    </w:p>
    <w:p w:rsidR="00A27664" w:rsidRPr="00F90607" w:rsidRDefault="00A27664" w:rsidP="006E541F">
      <w:pPr>
        <w:spacing w:after="0" w:line="240" w:lineRule="auto"/>
        <w:rPr>
          <w:rFonts w:ascii="Times" w:hAnsi="Times" w:cs="Times New Roman"/>
          <w:sz w:val="20"/>
          <w:szCs w:val="20"/>
        </w:rPr>
      </w:pPr>
      <w:r w:rsidRPr="00F90607">
        <w:rPr>
          <w:rFonts w:ascii="Courier New" w:hAnsi="Courier New" w:cs="Courier New"/>
          <w:color w:val="000000"/>
          <w:sz w:val="23"/>
          <w:szCs w:val="23"/>
        </w:rPr>
        <w:t>R</w:t>
      </w:r>
      <w:r w:rsidR="00E63DB5">
        <w:rPr>
          <w:rFonts w:ascii="Courier New" w:hAnsi="Courier New" w:cs="Courier New"/>
          <w:color w:val="000000"/>
          <w:sz w:val="23"/>
          <w:szCs w:val="23"/>
        </w:rPr>
        <w:t>7</w:t>
      </w:r>
      <w:r w:rsidRPr="00F90607">
        <w:rPr>
          <w:rFonts w:ascii="Courier New" w:hAnsi="Courier New" w:cs="Courier New"/>
          <w:color w:val="000000"/>
          <w:sz w:val="23"/>
          <w:szCs w:val="23"/>
        </w:rPr>
        <w:t xml:space="preserve">11 </w:t>
      </w:r>
      <w:r w:rsidRPr="00E63DB5">
        <w:rPr>
          <w:rFonts w:ascii="Courier New" w:hAnsi="Courier New" w:cs="Courier New"/>
          <w:color w:val="00B050"/>
          <w:sz w:val="23"/>
          <w:szCs w:val="23"/>
        </w:rPr>
        <w:t>CAAGCAGAAGACGGCATACGAGAT</w:t>
      </w:r>
      <w:r w:rsidRPr="00F90607">
        <w:rPr>
          <w:rFonts w:ascii="Courier New" w:hAnsi="Courier New" w:cs="Courier New"/>
          <w:b/>
          <w:bCs/>
          <w:color w:val="000000"/>
          <w:sz w:val="23"/>
          <w:szCs w:val="23"/>
        </w:rPr>
        <w:t>TGCCTCTT</w:t>
      </w:r>
      <w:r w:rsidR="00E63DB5" w:rsidRPr="00E63DB5">
        <w:rPr>
          <w:rFonts w:ascii="Courier New" w:hAnsi="Courier New" w:cs="Courier New"/>
          <w:color w:val="00B0F0"/>
          <w:sz w:val="23"/>
          <w:szCs w:val="23"/>
        </w:rPr>
        <w:t>GTCTCGTGGGCTCGG</w:t>
      </w:r>
    </w:p>
    <w:p w:rsidR="00A27664" w:rsidRPr="00F90607" w:rsidRDefault="00A27664" w:rsidP="006E541F">
      <w:pPr>
        <w:spacing w:after="0" w:line="240" w:lineRule="auto"/>
        <w:rPr>
          <w:rFonts w:ascii="Times" w:hAnsi="Times" w:cs="Times New Roman"/>
          <w:sz w:val="20"/>
          <w:szCs w:val="20"/>
        </w:rPr>
      </w:pPr>
      <w:r w:rsidRPr="00F90607">
        <w:rPr>
          <w:rFonts w:ascii="Courier New" w:hAnsi="Courier New" w:cs="Courier New"/>
          <w:color w:val="000000"/>
          <w:sz w:val="23"/>
          <w:szCs w:val="23"/>
        </w:rPr>
        <w:t>R</w:t>
      </w:r>
      <w:r w:rsidR="00E63DB5">
        <w:rPr>
          <w:rFonts w:ascii="Courier New" w:hAnsi="Courier New" w:cs="Courier New"/>
          <w:color w:val="000000"/>
          <w:sz w:val="23"/>
          <w:szCs w:val="23"/>
        </w:rPr>
        <w:t>7</w:t>
      </w:r>
      <w:r w:rsidRPr="00F90607">
        <w:rPr>
          <w:rFonts w:ascii="Courier New" w:hAnsi="Courier New" w:cs="Courier New"/>
          <w:color w:val="000000"/>
          <w:sz w:val="23"/>
          <w:szCs w:val="23"/>
        </w:rPr>
        <w:t xml:space="preserve">12 </w:t>
      </w:r>
      <w:r w:rsidRPr="00E63DB5">
        <w:rPr>
          <w:rFonts w:ascii="Courier New" w:hAnsi="Courier New" w:cs="Courier New"/>
          <w:color w:val="00B050"/>
          <w:sz w:val="23"/>
          <w:szCs w:val="23"/>
        </w:rPr>
        <w:t>CAAGCAGAAGACGGCATACGAGAT</w:t>
      </w:r>
      <w:r w:rsidRPr="00F90607">
        <w:rPr>
          <w:rFonts w:ascii="Courier New" w:hAnsi="Courier New" w:cs="Courier New"/>
          <w:b/>
          <w:bCs/>
          <w:color w:val="000000"/>
          <w:sz w:val="23"/>
          <w:szCs w:val="23"/>
        </w:rPr>
        <w:t>TCCTCTAC</w:t>
      </w:r>
      <w:r w:rsidR="00E63DB5" w:rsidRPr="00E63DB5">
        <w:rPr>
          <w:rFonts w:ascii="Courier New" w:hAnsi="Courier New" w:cs="Courier New"/>
          <w:color w:val="00B0F0"/>
          <w:sz w:val="23"/>
          <w:szCs w:val="23"/>
        </w:rPr>
        <w:t>GTCTCGTGGGCTCGG</w:t>
      </w:r>
    </w:p>
    <w:p w:rsidR="00A27664" w:rsidRPr="00F90607" w:rsidRDefault="00A27664" w:rsidP="006E541F">
      <w:pPr>
        <w:spacing w:after="0" w:line="240" w:lineRule="auto"/>
        <w:rPr>
          <w:rFonts w:ascii="Times" w:eastAsia="Times New Roman" w:hAnsi="Times" w:cs="Times New Roman"/>
          <w:sz w:val="20"/>
          <w:szCs w:val="20"/>
        </w:rPr>
      </w:pPr>
    </w:p>
    <w:p w:rsidR="006E541F" w:rsidRDefault="006E541F" w:rsidP="006E541F">
      <w:pPr>
        <w:spacing w:after="0" w:line="240" w:lineRule="auto"/>
      </w:pPr>
      <w:r>
        <w:br w:type="page"/>
      </w:r>
    </w:p>
    <w:p w:rsidR="006E541F" w:rsidRPr="00040D4C" w:rsidRDefault="006E541F" w:rsidP="00040D4C">
      <w:pPr>
        <w:spacing w:after="0" w:line="240" w:lineRule="auto"/>
        <w:jc w:val="center"/>
        <w:rPr>
          <w:rFonts w:ascii="Arial" w:hAnsi="Arial" w:cs="Arial"/>
          <w:b/>
          <w:u w:val="single"/>
        </w:rPr>
      </w:pPr>
      <w:r w:rsidRPr="00040D4C">
        <w:rPr>
          <w:rFonts w:ascii="Arial" w:hAnsi="Arial" w:cs="Arial"/>
          <w:b/>
          <w:u w:val="single"/>
        </w:rPr>
        <w:lastRenderedPageBreak/>
        <w:t>Example</w:t>
      </w:r>
      <w:r w:rsidR="00040D4C" w:rsidRPr="00040D4C">
        <w:rPr>
          <w:rFonts w:ascii="Arial" w:hAnsi="Arial" w:cs="Arial"/>
          <w:b/>
          <w:u w:val="single"/>
        </w:rPr>
        <w:t xml:space="preserve"> Locus</w:t>
      </w:r>
    </w:p>
    <w:p w:rsidR="00040D4C" w:rsidRDefault="00040D4C" w:rsidP="006E541F">
      <w:pPr>
        <w:spacing w:after="0" w:line="240" w:lineRule="auto"/>
        <w:rPr>
          <w:rFonts w:ascii="Arial" w:hAnsi="Arial" w:cs="Arial"/>
        </w:rPr>
      </w:pPr>
    </w:p>
    <w:p w:rsidR="006E541F" w:rsidRPr="006E541F" w:rsidRDefault="0080103E" w:rsidP="0080103E">
      <w:pPr>
        <w:spacing w:after="0" w:line="240" w:lineRule="auto"/>
        <w:jc w:val="center"/>
        <w:rPr>
          <w:rFonts w:ascii="Arial" w:hAnsi="Arial" w:cs="Arial"/>
        </w:rPr>
      </w:pPr>
      <w:r>
        <w:rPr>
          <w:rFonts w:ascii="Arial" w:hAnsi="Arial" w:cs="Arial"/>
        </w:rPr>
        <w:t>D</w:t>
      </w:r>
      <w:r w:rsidR="006E541F" w:rsidRPr="006E541F">
        <w:rPr>
          <w:rFonts w:ascii="Arial" w:hAnsi="Arial" w:cs="Arial"/>
        </w:rPr>
        <w:t xml:space="preserve">eep sequencing of the -71 DNase hypersensitive site in the </w:t>
      </w:r>
      <w:r w:rsidR="006E541F" w:rsidRPr="0080103E">
        <w:rPr>
          <w:rFonts w:ascii="Arial" w:hAnsi="Arial" w:cs="Arial"/>
          <w:i/>
        </w:rPr>
        <w:t>HBS1L-MYB</w:t>
      </w:r>
      <w:r w:rsidR="006E541F" w:rsidRPr="006E541F">
        <w:rPr>
          <w:rFonts w:ascii="Arial" w:hAnsi="Arial" w:cs="Arial"/>
        </w:rPr>
        <w:t xml:space="preserve"> interval</w:t>
      </w:r>
      <w:r w:rsidR="006E541F" w:rsidRPr="006E541F">
        <w:rPr>
          <w:rFonts w:ascii="Arial" w:hAnsi="Arial" w:cs="Arial"/>
          <w:vertAlign w:val="superscript"/>
        </w:rPr>
        <w:t>3</w:t>
      </w:r>
      <w:r w:rsidR="006E541F" w:rsidRPr="006E541F">
        <w:rPr>
          <w:rFonts w:ascii="Arial" w:hAnsi="Arial" w:cs="Arial"/>
        </w:rPr>
        <w:t>:</w:t>
      </w:r>
    </w:p>
    <w:p w:rsidR="006E541F" w:rsidRPr="006E541F" w:rsidRDefault="006E541F" w:rsidP="006E541F">
      <w:pPr>
        <w:spacing w:after="0" w:line="240" w:lineRule="auto"/>
        <w:rPr>
          <w:rFonts w:ascii="Arial" w:hAnsi="Arial" w:cs="Arial"/>
        </w:rPr>
      </w:pPr>
    </w:p>
    <w:p w:rsidR="0080103E" w:rsidRDefault="006E541F" w:rsidP="006E541F">
      <w:pPr>
        <w:spacing w:after="0" w:line="240" w:lineRule="auto"/>
        <w:rPr>
          <w:rFonts w:ascii="Arial" w:hAnsi="Arial" w:cs="Arial"/>
        </w:rPr>
      </w:pPr>
      <w:proofErr w:type="spellStart"/>
      <w:proofErr w:type="gramStart"/>
      <w:r w:rsidRPr="0080103E">
        <w:rPr>
          <w:rFonts w:ascii="Arial" w:hAnsi="Arial" w:cs="Arial"/>
          <w:b/>
        </w:rPr>
        <w:t>sgRNA</w:t>
      </w:r>
      <w:proofErr w:type="spellEnd"/>
      <w:proofErr w:type="gramEnd"/>
      <w:r w:rsidRPr="0080103E">
        <w:rPr>
          <w:rFonts w:ascii="Arial" w:hAnsi="Arial" w:cs="Arial"/>
          <w:b/>
        </w:rPr>
        <w:t xml:space="preserve"> (</w:t>
      </w:r>
      <w:r w:rsidR="0080103E" w:rsidRPr="0080103E">
        <w:rPr>
          <w:rFonts w:ascii="Arial" w:hAnsi="Arial" w:cs="Arial"/>
          <w:b/>
        </w:rPr>
        <w:t xml:space="preserve">20 </w:t>
      </w:r>
      <w:proofErr w:type="spellStart"/>
      <w:r w:rsidR="0080103E" w:rsidRPr="0080103E">
        <w:rPr>
          <w:rFonts w:ascii="Arial" w:hAnsi="Arial" w:cs="Arial"/>
          <w:b/>
        </w:rPr>
        <w:t>bp</w:t>
      </w:r>
      <w:proofErr w:type="spellEnd"/>
      <w:r w:rsidR="0080103E" w:rsidRPr="0080103E">
        <w:rPr>
          <w:rFonts w:ascii="Arial" w:hAnsi="Arial" w:cs="Arial"/>
          <w:b/>
        </w:rPr>
        <w:t xml:space="preserve">, </w:t>
      </w:r>
      <w:r w:rsidRPr="0080103E">
        <w:rPr>
          <w:rFonts w:ascii="Arial" w:hAnsi="Arial" w:cs="Arial"/>
          <w:b/>
        </w:rPr>
        <w:t>chr6:135431630-135431649, hg19)</w:t>
      </w:r>
    </w:p>
    <w:p w:rsidR="006E541F" w:rsidRPr="00BE0704" w:rsidRDefault="006E541F" w:rsidP="006E541F">
      <w:pPr>
        <w:spacing w:after="0" w:line="240" w:lineRule="auto"/>
        <w:rPr>
          <w:rFonts w:ascii="Arial" w:hAnsi="Arial" w:cs="Arial"/>
        </w:rPr>
      </w:pPr>
      <w:r w:rsidRPr="006E541F">
        <w:rPr>
          <w:rFonts w:ascii="Courier New" w:eastAsia="Times New Roman" w:hAnsi="Courier New" w:cs="Courier New"/>
          <w:color w:val="000000"/>
        </w:rPr>
        <w:t>ACTACTGACATTTATCAACA</w:t>
      </w:r>
    </w:p>
    <w:p w:rsidR="00BE0704" w:rsidRDefault="00BE0704" w:rsidP="006E541F">
      <w:pPr>
        <w:spacing w:after="0" w:line="240" w:lineRule="auto"/>
        <w:rPr>
          <w:rFonts w:ascii="Arial" w:hAnsi="Arial" w:cs="Arial"/>
        </w:rPr>
      </w:pPr>
    </w:p>
    <w:p w:rsidR="00BE0704" w:rsidRPr="0080103E" w:rsidRDefault="00383E13" w:rsidP="006E541F">
      <w:pPr>
        <w:spacing w:after="0" w:line="240" w:lineRule="auto"/>
        <w:rPr>
          <w:rFonts w:ascii="Arial" w:hAnsi="Arial" w:cs="Arial"/>
          <w:b/>
        </w:rPr>
      </w:pPr>
      <w:r w:rsidRPr="0080103E">
        <w:rPr>
          <w:rFonts w:ascii="Arial" w:hAnsi="Arial" w:cs="Arial"/>
          <w:b/>
        </w:rPr>
        <w:t xml:space="preserve">PCR #1 </w:t>
      </w:r>
      <w:r w:rsidR="0080103E">
        <w:rPr>
          <w:rFonts w:ascii="Arial" w:hAnsi="Arial" w:cs="Arial"/>
          <w:b/>
        </w:rPr>
        <w:t>p</w:t>
      </w:r>
      <w:r w:rsidR="006E541F" w:rsidRPr="0080103E">
        <w:rPr>
          <w:rFonts w:ascii="Arial" w:hAnsi="Arial" w:cs="Arial"/>
          <w:b/>
        </w:rPr>
        <w:t>rimers</w:t>
      </w:r>
    </w:p>
    <w:p w:rsidR="006E541F" w:rsidRPr="006E541F" w:rsidRDefault="006E541F" w:rsidP="006E541F">
      <w:pPr>
        <w:spacing w:after="0" w:line="240" w:lineRule="auto"/>
        <w:rPr>
          <w:rFonts w:ascii="Arial" w:hAnsi="Arial" w:cs="Arial"/>
        </w:rPr>
      </w:pPr>
      <w:r w:rsidRPr="006E541F">
        <w:rPr>
          <w:rFonts w:ascii="Arial" w:hAnsi="Arial" w:cs="Arial"/>
        </w:rPr>
        <w:t xml:space="preserve">Forward: </w:t>
      </w:r>
      <w:r w:rsidRPr="00BE0704">
        <w:rPr>
          <w:rFonts w:ascii="Courier New" w:hAnsi="Courier New" w:cs="Courier New"/>
          <w:color w:val="00B0F0"/>
        </w:rPr>
        <w:t>TCGTCGGCAGCGTC</w:t>
      </w:r>
      <w:r w:rsidRPr="006E541F">
        <w:rPr>
          <w:rFonts w:ascii="Courier New" w:hAnsi="Courier New" w:cs="Courier New"/>
        </w:rPr>
        <w:t>AGATGTGTATAAGAGACAG</w:t>
      </w:r>
      <w:r w:rsidRPr="006E541F">
        <w:rPr>
          <w:rFonts w:ascii="Courier New" w:hAnsi="Courier New" w:cs="Courier New"/>
          <w:color w:val="FF0000"/>
        </w:rPr>
        <w:t>CTGCTGGCTTCTTTGCTGTA</w:t>
      </w:r>
    </w:p>
    <w:p w:rsidR="006E541F" w:rsidRPr="006E541F" w:rsidRDefault="006E541F" w:rsidP="006E541F">
      <w:pPr>
        <w:spacing w:after="0" w:line="240" w:lineRule="auto"/>
        <w:rPr>
          <w:rFonts w:ascii="Arial" w:hAnsi="Arial" w:cs="Arial"/>
        </w:rPr>
      </w:pPr>
      <w:r w:rsidRPr="006E541F">
        <w:rPr>
          <w:rFonts w:ascii="Arial" w:hAnsi="Arial" w:cs="Arial"/>
        </w:rPr>
        <w:t xml:space="preserve">Reverse: </w:t>
      </w:r>
      <w:r w:rsidRPr="00BE0704">
        <w:rPr>
          <w:rFonts w:ascii="Courier New" w:hAnsi="Courier New" w:cs="Courier New"/>
          <w:color w:val="00B0F0"/>
        </w:rPr>
        <w:t>GTCTCGTGGGCTCGG</w:t>
      </w:r>
      <w:r w:rsidRPr="006E541F">
        <w:rPr>
          <w:rFonts w:ascii="Courier New" w:hAnsi="Courier New" w:cs="Courier New"/>
        </w:rPr>
        <w:t>AGATGTGTATAAGAGACAG</w:t>
      </w:r>
      <w:r w:rsidRPr="006E541F">
        <w:rPr>
          <w:rFonts w:ascii="Courier New" w:hAnsi="Courier New" w:cs="Courier New"/>
          <w:color w:val="FF0000"/>
        </w:rPr>
        <w:t>AGCCTGGGTGACAGAGTGAG</w:t>
      </w:r>
    </w:p>
    <w:p w:rsidR="006E541F" w:rsidRDefault="006E541F" w:rsidP="006E541F">
      <w:pPr>
        <w:spacing w:after="0" w:line="240" w:lineRule="auto"/>
        <w:rPr>
          <w:rFonts w:ascii="Arial" w:hAnsi="Arial" w:cs="Arial"/>
        </w:rPr>
      </w:pPr>
    </w:p>
    <w:p w:rsidR="00383E13" w:rsidRPr="0080103E" w:rsidRDefault="0080103E" w:rsidP="006E541F">
      <w:pPr>
        <w:spacing w:after="0" w:line="240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>Genomic l</w:t>
      </w:r>
      <w:r w:rsidR="00383E13" w:rsidRPr="0080103E">
        <w:rPr>
          <w:rFonts w:ascii="Arial" w:hAnsi="Arial" w:cs="Arial"/>
          <w:b/>
        </w:rPr>
        <w:t xml:space="preserve">ocus </w:t>
      </w:r>
      <w:r w:rsidRPr="0080103E">
        <w:rPr>
          <w:rFonts w:ascii="Arial" w:hAnsi="Arial" w:cs="Arial"/>
          <w:b/>
        </w:rPr>
        <w:t xml:space="preserve">(240 </w:t>
      </w:r>
      <w:proofErr w:type="spellStart"/>
      <w:r w:rsidRPr="0080103E">
        <w:rPr>
          <w:rFonts w:ascii="Arial" w:hAnsi="Arial" w:cs="Arial"/>
          <w:b/>
        </w:rPr>
        <w:t>bp</w:t>
      </w:r>
      <w:proofErr w:type="spellEnd"/>
      <w:r w:rsidRPr="0080103E">
        <w:rPr>
          <w:rFonts w:ascii="Arial" w:hAnsi="Arial" w:cs="Arial"/>
          <w:b/>
        </w:rPr>
        <w:t>, chr6:135431513-135431752, hg19)</w:t>
      </w:r>
    </w:p>
    <w:p w:rsidR="00383E13" w:rsidRDefault="00383E13" w:rsidP="006E541F">
      <w:pPr>
        <w:spacing w:after="0" w:line="240" w:lineRule="auto"/>
        <w:rPr>
          <w:rFonts w:ascii="Arial" w:hAnsi="Arial" w:cs="Arial"/>
        </w:rPr>
      </w:pPr>
      <w:r w:rsidRPr="006E541F">
        <w:rPr>
          <w:rFonts w:ascii="Courier New" w:eastAsia="Times New Roman" w:hAnsi="Courier New" w:cs="Courier New"/>
          <w:color w:val="FF0000"/>
        </w:rPr>
        <w:t>CTGCTGGCTTCTTTGCTGTA</w:t>
      </w:r>
      <w:r w:rsidRPr="006E541F">
        <w:rPr>
          <w:rFonts w:ascii="Courier New" w:eastAsia="Times New Roman" w:hAnsi="Courier New" w:cs="Courier New"/>
          <w:color w:val="000000"/>
        </w:rPr>
        <w:t>TATCCTGATCACGCTGACTTCCTTCTGCAACTTCTAGATAAGTAAATTTTTTTGATTTATCAGGAAGTGTCTTTGGTCTCTCAGTCAATTCGATTCT</w:t>
      </w:r>
      <w:r w:rsidRPr="006E541F">
        <w:rPr>
          <w:rFonts w:ascii="Courier New" w:eastAsia="Times New Roman" w:hAnsi="Courier New" w:cs="Courier New"/>
          <w:color w:val="000000"/>
          <w:highlight w:val="yellow"/>
        </w:rPr>
        <w:t>ACTACTGACATTTATCAACA</w:t>
      </w:r>
      <w:r w:rsidRPr="006E541F">
        <w:rPr>
          <w:rFonts w:ascii="Courier New" w:eastAsia="Times New Roman" w:hAnsi="Courier New" w:cs="Courier New"/>
          <w:color w:val="000000"/>
          <w:highlight w:val="cyan"/>
        </w:rPr>
        <w:t>TGG</w:t>
      </w:r>
      <w:r w:rsidRPr="006E541F">
        <w:rPr>
          <w:rFonts w:ascii="Courier New" w:eastAsia="Times New Roman" w:hAnsi="Courier New" w:cs="Courier New"/>
          <w:color w:val="000000"/>
        </w:rPr>
        <w:t>TGGGTGTGATATCTTTTAATCTAATGAGCTATATAACTGCATTTTCTTTTTGTTGTTGTTGTTGTTTTTTGAGATGGAGT</w:t>
      </w:r>
      <w:r w:rsidRPr="006E541F">
        <w:rPr>
          <w:rFonts w:ascii="Courier New" w:eastAsia="Times New Roman" w:hAnsi="Courier New" w:cs="Courier New"/>
          <w:color w:val="FF0000"/>
        </w:rPr>
        <w:t>CTCACTCTGTCACCCAGGCT</w:t>
      </w:r>
    </w:p>
    <w:p w:rsidR="00383E13" w:rsidRPr="006E541F" w:rsidRDefault="00383E13" w:rsidP="006E541F">
      <w:pPr>
        <w:spacing w:after="0" w:line="240" w:lineRule="auto"/>
        <w:rPr>
          <w:rFonts w:ascii="Arial" w:hAnsi="Arial" w:cs="Arial"/>
        </w:rPr>
      </w:pPr>
    </w:p>
    <w:p w:rsidR="006E541F" w:rsidRPr="00383E13" w:rsidRDefault="006E541F" w:rsidP="00383E13">
      <w:pPr>
        <w:spacing w:after="0" w:line="240" w:lineRule="auto"/>
        <w:rPr>
          <w:rFonts w:ascii="Arial" w:eastAsia="Times New Roman" w:hAnsi="Arial" w:cs="Arial"/>
        </w:rPr>
      </w:pPr>
      <w:r w:rsidRPr="0080103E">
        <w:rPr>
          <w:rFonts w:ascii="Arial" w:hAnsi="Arial" w:cs="Arial"/>
          <w:b/>
        </w:rPr>
        <w:t xml:space="preserve">PCR </w:t>
      </w:r>
      <w:r w:rsidR="00383E13" w:rsidRPr="0080103E">
        <w:rPr>
          <w:rFonts w:ascii="Arial" w:hAnsi="Arial" w:cs="Arial"/>
          <w:b/>
        </w:rPr>
        <w:t xml:space="preserve">#1 </w:t>
      </w:r>
      <w:r w:rsidR="0080103E">
        <w:rPr>
          <w:rFonts w:ascii="Arial" w:hAnsi="Arial" w:cs="Arial"/>
          <w:b/>
        </w:rPr>
        <w:t>a</w:t>
      </w:r>
      <w:r w:rsidRPr="0080103E">
        <w:rPr>
          <w:rFonts w:ascii="Arial" w:hAnsi="Arial" w:cs="Arial"/>
          <w:b/>
        </w:rPr>
        <w:t>mplicon</w:t>
      </w:r>
      <w:r w:rsidR="0080103E" w:rsidRPr="0080103E">
        <w:rPr>
          <w:rFonts w:ascii="Arial" w:hAnsi="Arial" w:cs="Arial"/>
          <w:b/>
        </w:rPr>
        <w:t xml:space="preserve"> (307 </w:t>
      </w:r>
      <w:proofErr w:type="spellStart"/>
      <w:r w:rsidR="0080103E" w:rsidRPr="0080103E">
        <w:rPr>
          <w:rFonts w:ascii="Arial" w:hAnsi="Arial" w:cs="Arial"/>
          <w:b/>
        </w:rPr>
        <w:t>bp</w:t>
      </w:r>
      <w:proofErr w:type="spellEnd"/>
      <w:r w:rsidR="0080103E" w:rsidRPr="0080103E">
        <w:rPr>
          <w:rFonts w:ascii="Arial" w:hAnsi="Arial" w:cs="Arial"/>
          <w:b/>
        </w:rPr>
        <w:t xml:space="preserve"> </w:t>
      </w:r>
      <w:r w:rsidR="0080103E">
        <w:rPr>
          <w:rFonts w:ascii="Arial" w:hAnsi="Arial" w:cs="Arial"/>
          <w:b/>
        </w:rPr>
        <w:t>amplicon</w:t>
      </w:r>
      <w:r w:rsidR="0080103E" w:rsidRPr="0080103E">
        <w:rPr>
          <w:rFonts w:ascii="Arial" w:hAnsi="Arial" w:cs="Arial"/>
          <w:b/>
        </w:rPr>
        <w:t>)</w:t>
      </w:r>
      <w:r w:rsidRPr="006E541F">
        <w:rPr>
          <w:rFonts w:ascii="Arial" w:hAnsi="Arial" w:cs="Arial"/>
        </w:rPr>
        <w:t xml:space="preserve"> </w:t>
      </w:r>
      <w:r w:rsidR="00383E13" w:rsidRPr="00A96DEA">
        <w:rPr>
          <w:rFonts w:ascii="Courier New" w:hAnsi="Courier New" w:cs="Courier New"/>
          <w:bCs/>
          <w:color w:val="00B0F0"/>
          <w:sz w:val="23"/>
          <w:szCs w:val="23"/>
        </w:rPr>
        <w:t>TCGTCGGCAGCGTC</w:t>
      </w:r>
      <w:r w:rsidR="00383E13" w:rsidRPr="00A96DEA">
        <w:rPr>
          <w:rFonts w:ascii="Courier New" w:hAnsi="Courier New" w:cs="Courier New"/>
          <w:color w:val="000000"/>
          <w:sz w:val="23"/>
          <w:szCs w:val="23"/>
        </w:rPr>
        <w:t>AGATGTGTATAAGAGACAG</w:t>
      </w:r>
      <w:r w:rsidRPr="006E541F">
        <w:rPr>
          <w:rFonts w:ascii="Courier New" w:eastAsia="Times New Roman" w:hAnsi="Courier New" w:cs="Courier New"/>
          <w:color w:val="FF0000"/>
        </w:rPr>
        <w:t>CTGCTGGCTTCTTTGCTGTA</w:t>
      </w:r>
      <w:r w:rsidRPr="006E541F">
        <w:rPr>
          <w:rFonts w:ascii="Courier New" w:eastAsia="Times New Roman" w:hAnsi="Courier New" w:cs="Courier New"/>
          <w:color w:val="000000"/>
        </w:rPr>
        <w:t>TATCCTGATCACGCTGACTTCCTTCTGCAACTTCTAGATAAGTAAATTTTTTTGATTTATCAGGAAGTGTCTTTGGTCTCTCAGTCAATTCGATTCT</w:t>
      </w:r>
      <w:r w:rsidRPr="006E541F">
        <w:rPr>
          <w:rFonts w:ascii="Courier New" w:eastAsia="Times New Roman" w:hAnsi="Courier New" w:cs="Courier New"/>
          <w:color w:val="000000"/>
          <w:highlight w:val="yellow"/>
        </w:rPr>
        <w:t>ACTACTGACATTTATCAACA</w:t>
      </w:r>
      <w:r w:rsidRPr="006E541F">
        <w:rPr>
          <w:rFonts w:ascii="Courier New" w:eastAsia="Times New Roman" w:hAnsi="Courier New" w:cs="Courier New"/>
          <w:color w:val="000000"/>
          <w:highlight w:val="cyan"/>
        </w:rPr>
        <w:t>TGG</w:t>
      </w:r>
      <w:r w:rsidRPr="006E541F">
        <w:rPr>
          <w:rFonts w:ascii="Courier New" w:eastAsia="Times New Roman" w:hAnsi="Courier New" w:cs="Courier New"/>
          <w:color w:val="000000"/>
        </w:rPr>
        <w:t>TGGGTGTGATATCTTTTAATCTAATGAGCTATATAACTGCATTTTCTTTTTGTTGTTGTTGTTGTTTTTTGAGATGGAGT</w:t>
      </w:r>
      <w:r w:rsidRPr="006E541F">
        <w:rPr>
          <w:rFonts w:ascii="Courier New" w:eastAsia="Times New Roman" w:hAnsi="Courier New" w:cs="Courier New"/>
          <w:color w:val="FF0000"/>
        </w:rPr>
        <w:t>CTCACTCTGTCACCCAGGCT</w:t>
      </w:r>
      <w:r w:rsidR="00383E13" w:rsidRPr="00383E13">
        <w:rPr>
          <w:rFonts w:ascii="Courier New" w:eastAsia="Times New Roman" w:hAnsi="Courier New" w:cs="Courier New"/>
        </w:rPr>
        <w:t>CTGTCTCTTATACACATCT</w:t>
      </w:r>
      <w:r w:rsidR="00383E13" w:rsidRPr="00383E13">
        <w:rPr>
          <w:rFonts w:ascii="Courier New" w:eastAsia="Times New Roman" w:hAnsi="Courier New" w:cs="Courier New"/>
          <w:color w:val="00B0F0"/>
        </w:rPr>
        <w:t>CCGAGCCCACGAGAC</w:t>
      </w:r>
    </w:p>
    <w:p w:rsidR="006E541F" w:rsidRPr="006E541F" w:rsidRDefault="006E541F" w:rsidP="00383E13">
      <w:pPr>
        <w:spacing w:after="0" w:line="240" w:lineRule="auto"/>
        <w:rPr>
          <w:rFonts w:ascii="Arial" w:hAnsi="Arial" w:cs="Arial"/>
        </w:rPr>
      </w:pPr>
    </w:p>
    <w:p w:rsidR="00383E13" w:rsidRDefault="0080103E" w:rsidP="00383E13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  <w:b/>
        </w:rPr>
        <w:t>PCR #2 a</w:t>
      </w:r>
      <w:r w:rsidR="00383E13">
        <w:rPr>
          <w:rFonts w:ascii="Arial" w:hAnsi="Arial" w:cs="Arial"/>
          <w:b/>
        </w:rPr>
        <w:t>mplicon using F</w:t>
      </w:r>
      <w:r>
        <w:rPr>
          <w:rFonts w:ascii="Arial" w:hAnsi="Arial" w:cs="Arial"/>
          <w:b/>
        </w:rPr>
        <w:t>501/R7</w:t>
      </w:r>
      <w:r w:rsidRPr="0080103E">
        <w:rPr>
          <w:rFonts w:ascii="Arial" w:hAnsi="Arial" w:cs="Arial"/>
          <w:b/>
        </w:rPr>
        <w:t>01</w:t>
      </w:r>
      <w:r>
        <w:rPr>
          <w:rFonts w:ascii="Arial" w:hAnsi="Arial" w:cs="Arial"/>
          <w:b/>
        </w:rPr>
        <w:t xml:space="preserve"> primers</w:t>
      </w:r>
      <w:r w:rsidRPr="0080103E">
        <w:rPr>
          <w:rFonts w:ascii="Arial" w:hAnsi="Arial" w:cs="Arial"/>
          <w:b/>
        </w:rPr>
        <w:t xml:space="preserve"> (376 </w:t>
      </w:r>
      <w:proofErr w:type="spellStart"/>
      <w:r w:rsidRPr="0080103E">
        <w:rPr>
          <w:rFonts w:ascii="Arial" w:hAnsi="Arial" w:cs="Arial"/>
          <w:b/>
        </w:rPr>
        <w:t>bp</w:t>
      </w:r>
      <w:proofErr w:type="spellEnd"/>
      <w:r w:rsidRPr="0080103E">
        <w:rPr>
          <w:rFonts w:ascii="Arial" w:hAnsi="Arial" w:cs="Arial"/>
          <w:b/>
        </w:rPr>
        <w:t xml:space="preserve"> amplicon)</w:t>
      </w:r>
    </w:p>
    <w:p w:rsidR="00383E13" w:rsidRPr="00383E13" w:rsidRDefault="00383E13" w:rsidP="0080103E">
      <w:pPr>
        <w:spacing w:after="0" w:line="240" w:lineRule="auto"/>
        <w:rPr>
          <w:rFonts w:ascii="Arial" w:eastAsia="Times New Roman" w:hAnsi="Arial" w:cs="Arial"/>
        </w:rPr>
      </w:pPr>
      <w:r w:rsidRPr="00E63DB5">
        <w:rPr>
          <w:rFonts w:ascii="Courier New" w:hAnsi="Courier New" w:cs="Courier New"/>
          <w:color w:val="00B050"/>
        </w:rPr>
        <w:t>AATGATACGGCGACCACCGAGATCTACAC</w:t>
      </w:r>
      <w:r w:rsidRPr="00E63DB5">
        <w:rPr>
          <w:rFonts w:ascii="Courier New" w:hAnsi="Courier New" w:cs="Courier New"/>
          <w:b/>
          <w:bCs/>
          <w:color w:val="000000"/>
        </w:rPr>
        <w:t>TAGATCGC</w:t>
      </w:r>
      <w:r w:rsidRPr="00A96DEA">
        <w:rPr>
          <w:rFonts w:ascii="Courier New" w:hAnsi="Courier New" w:cs="Courier New"/>
          <w:bCs/>
          <w:color w:val="00B0F0"/>
          <w:sz w:val="23"/>
          <w:szCs w:val="23"/>
        </w:rPr>
        <w:t>TCGTCGGCAGCGTC</w:t>
      </w:r>
      <w:r w:rsidRPr="00A96DEA">
        <w:rPr>
          <w:rFonts w:ascii="Courier New" w:hAnsi="Courier New" w:cs="Courier New"/>
          <w:color w:val="000000"/>
          <w:sz w:val="23"/>
          <w:szCs w:val="23"/>
        </w:rPr>
        <w:t>AGATGTGTATAAGAGACAG</w:t>
      </w:r>
      <w:r w:rsidRPr="006E541F">
        <w:rPr>
          <w:rFonts w:ascii="Courier New" w:eastAsia="Times New Roman" w:hAnsi="Courier New" w:cs="Courier New"/>
          <w:color w:val="FF0000"/>
        </w:rPr>
        <w:t>CTGCTGGCTTCTTTGCTGTA</w:t>
      </w:r>
      <w:r w:rsidRPr="006E541F">
        <w:rPr>
          <w:rFonts w:ascii="Courier New" w:eastAsia="Times New Roman" w:hAnsi="Courier New" w:cs="Courier New"/>
          <w:color w:val="000000"/>
        </w:rPr>
        <w:t>TATCCTGATCACGCTGACTTCCTTCTGCAACTTCTAGATAAGTAAATTTTTTTGATTTATCAGGAAGTGTCTTTGGTCTCTCAGTCAATTCGATTCT</w:t>
      </w:r>
      <w:r w:rsidRPr="006E541F">
        <w:rPr>
          <w:rFonts w:ascii="Courier New" w:eastAsia="Times New Roman" w:hAnsi="Courier New" w:cs="Courier New"/>
          <w:color w:val="000000"/>
          <w:highlight w:val="yellow"/>
        </w:rPr>
        <w:t>ACTACTGACATTTATCAACA</w:t>
      </w:r>
      <w:r w:rsidRPr="006E541F">
        <w:rPr>
          <w:rFonts w:ascii="Courier New" w:eastAsia="Times New Roman" w:hAnsi="Courier New" w:cs="Courier New"/>
          <w:color w:val="000000"/>
          <w:highlight w:val="cyan"/>
        </w:rPr>
        <w:t>TGG</w:t>
      </w:r>
      <w:r w:rsidRPr="006E541F">
        <w:rPr>
          <w:rFonts w:ascii="Courier New" w:eastAsia="Times New Roman" w:hAnsi="Courier New" w:cs="Courier New"/>
          <w:color w:val="000000"/>
        </w:rPr>
        <w:t>TGGGTGTGATATCTTTTAATCTAATGAGCTATATAACTGCATTTTCTTTTTGTTGTTGTTGTTGTTTTTTGAGATGGAGT</w:t>
      </w:r>
      <w:r w:rsidRPr="006E541F">
        <w:rPr>
          <w:rFonts w:ascii="Courier New" w:eastAsia="Times New Roman" w:hAnsi="Courier New" w:cs="Courier New"/>
          <w:color w:val="FF0000"/>
        </w:rPr>
        <w:t>CTCACTCTGTCACCCAGGCT</w:t>
      </w:r>
      <w:r w:rsidRPr="00383E13">
        <w:rPr>
          <w:rFonts w:ascii="Courier New" w:eastAsia="Times New Roman" w:hAnsi="Courier New" w:cs="Courier New"/>
        </w:rPr>
        <w:t>CTGTCTCTTATACACATCT</w:t>
      </w:r>
      <w:r w:rsidRPr="00383E13">
        <w:rPr>
          <w:rFonts w:ascii="Courier New" w:eastAsia="Times New Roman" w:hAnsi="Courier New" w:cs="Courier New"/>
          <w:color w:val="00B0F0"/>
        </w:rPr>
        <w:t>CCGAGCCCACGAGAC</w:t>
      </w:r>
      <w:r w:rsidRPr="00383E13">
        <w:rPr>
          <w:rFonts w:ascii="Courier New" w:eastAsia="Times New Roman" w:hAnsi="Courier New" w:cs="Courier New"/>
          <w:b/>
        </w:rPr>
        <w:t>TAAGGCGA</w:t>
      </w:r>
      <w:r w:rsidRPr="00383E13">
        <w:rPr>
          <w:rFonts w:ascii="Courier New" w:eastAsia="Times New Roman" w:hAnsi="Courier New" w:cs="Courier New"/>
          <w:color w:val="00B050"/>
        </w:rPr>
        <w:t>ATCTCGTATGCCGTCTTCTGCTTG</w:t>
      </w:r>
    </w:p>
    <w:p w:rsidR="00383E13" w:rsidRDefault="00383E13" w:rsidP="0080103E">
      <w:pPr>
        <w:spacing w:after="0" w:line="240" w:lineRule="auto"/>
        <w:rPr>
          <w:rFonts w:ascii="Arial" w:hAnsi="Arial" w:cs="Arial"/>
          <w:b/>
        </w:rPr>
      </w:pPr>
    </w:p>
    <w:p w:rsidR="00383E13" w:rsidRPr="00E3280D" w:rsidRDefault="00383E13" w:rsidP="0080103E">
      <w:pPr>
        <w:spacing w:after="0" w:line="240" w:lineRule="auto"/>
        <w:rPr>
          <w:rFonts w:ascii="Arial" w:hAnsi="Arial" w:cs="Arial"/>
          <w:i/>
        </w:rPr>
      </w:pPr>
      <w:r w:rsidRPr="00E3280D">
        <w:rPr>
          <w:rFonts w:ascii="Arial" w:hAnsi="Arial" w:cs="Arial"/>
          <w:i/>
        </w:rPr>
        <w:t xml:space="preserve">Blue text = Illumina </w:t>
      </w:r>
      <w:proofErr w:type="spellStart"/>
      <w:r w:rsidRPr="00E3280D">
        <w:rPr>
          <w:rFonts w:ascii="Arial" w:hAnsi="Arial" w:cs="Arial"/>
          <w:i/>
        </w:rPr>
        <w:t>Nextera</w:t>
      </w:r>
      <w:proofErr w:type="spellEnd"/>
      <w:r w:rsidRPr="00E3280D">
        <w:rPr>
          <w:rFonts w:ascii="Arial" w:hAnsi="Arial" w:cs="Arial"/>
          <w:i/>
        </w:rPr>
        <w:t xml:space="preserve"> handle sequence</w:t>
      </w:r>
    </w:p>
    <w:p w:rsidR="00383E13" w:rsidRPr="00E3280D" w:rsidRDefault="00383E13" w:rsidP="0080103E">
      <w:pPr>
        <w:spacing w:after="0" w:line="240" w:lineRule="auto"/>
        <w:rPr>
          <w:rFonts w:ascii="Arial" w:hAnsi="Arial" w:cs="Arial"/>
          <w:i/>
        </w:rPr>
      </w:pPr>
      <w:r w:rsidRPr="00E3280D">
        <w:rPr>
          <w:rFonts w:ascii="Arial" w:hAnsi="Arial" w:cs="Arial"/>
          <w:i/>
        </w:rPr>
        <w:t xml:space="preserve">Red text = 20 </w:t>
      </w:r>
      <w:proofErr w:type="spellStart"/>
      <w:r w:rsidRPr="00E3280D">
        <w:rPr>
          <w:rFonts w:ascii="Arial" w:hAnsi="Arial" w:cs="Arial"/>
          <w:i/>
        </w:rPr>
        <w:t>bp</w:t>
      </w:r>
      <w:proofErr w:type="spellEnd"/>
      <w:r w:rsidRPr="00E3280D">
        <w:rPr>
          <w:rFonts w:ascii="Arial" w:hAnsi="Arial" w:cs="Arial"/>
          <w:i/>
        </w:rPr>
        <w:t xml:space="preserve"> of locus specific sequence</w:t>
      </w:r>
    </w:p>
    <w:p w:rsidR="00383E13" w:rsidRDefault="00383E13" w:rsidP="00383E13">
      <w:pPr>
        <w:spacing w:after="0" w:line="240" w:lineRule="auto"/>
        <w:rPr>
          <w:rFonts w:ascii="Arial" w:hAnsi="Arial" w:cs="Arial"/>
          <w:i/>
        </w:rPr>
      </w:pPr>
      <w:r>
        <w:rPr>
          <w:rFonts w:ascii="Arial" w:hAnsi="Arial" w:cs="Arial"/>
          <w:i/>
        </w:rPr>
        <w:t xml:space="preserve">Bold text = Illumina </w:t>
      </w:r>
      <w:proofErr w:type="spellStart"/>
      <w:r>
        <w:rPr>
          <w:rFonts w:ascii="Arial" w:hAnsi="Arial" w:cs="Arial"/>
          <w:i/>
        </w:rPr>
        <w:t>Nextera</w:t>
      </w:r>
      <w:proofErr w:type="spellEnd"/>
      <w:r>
        <w:rPr>
          <w:rFonts w:ascii="Arial" w:hAnsi="Arial" w:cs="Arial"/>
          <w:i/>
        </w:rPr>
        <w:t xml:space="preserve"> index</w:t>
      </w:r>
    </w:p>
    <w:p w:rsidR="00383E13" w:rsidRDefault="00383E13" w:rsidP="00383E13">
      <w:pPr>
        <w:spacing w:after="0" w:line="240" w:lineRule="auto"/>
        <w:rPr>
          <w:rFonts w:ascii="Arial" w:hAnsi="Arial" w:cs="Arial"/>
          <w:i/>
        </w:rPr>
      </w:pPr>
      <w:r>
        <w:rPr>
          <w:rFonts w:ascii="Arial" w:hAnsi="Arial" w:cs="Arial"/>
          <w:i/>
        </w:rPr>
        <w:t xml:space="preserve">Green text = Illumina </w:t>
      </w:r>
      <w:proofErr w:type="spellStart"/>
      <w:r>
        <w:rPr>
          <w:rFonts w:ascii="Arial" w:hAnsi="Arial" w:cs="Arial"/>
          <w:i/>
        </w:rPr>
        <w:t>Nextera</w:t>
      </w:r>
      <w:proofErr w:type="spellEnd"/>
      <w:r>
        <w:rPr>
          <w:rFonts w:ascii="Arial" w:hAnsi="Arial" w:cs="Arial"/>
          <w:i/>
        </w:rPr>
        <w:t xml:space="preserve"> adapter</w:t>
      </w:r>
    </w:p>
    <w:p w:rsidR="00383E13" w:rsidRPr="00E3280D" w:rsidRDefault="00383E13" w:rsidP="00383E13">
      <w:pPr>
        <w:spacing w:after="0" w:line="240" w:lineRule="auto"/>
        <w:rPr>
          <w:rFonts w:ascii="Arial" w:hAnsi="Arial" w:cs="Arial"/>
          <w:i/>
        </w:rPr>
      </w:pPr>
      <w:r w:rsidRPr="00E3280D">
        <w:rPr>
          <w:rFonts w:ascii="Arial" w:hAnsi="Arial" w:cs="Arial"/>
          <w:i/>
        </w:rPr>
        <w:t xml:space="preserve">Yellow highlight = </w:t>
      </w:r>
      <w:proofErr w:type="spellStart"/>
      <w:r w:rsidRPr="00E3280D">
        <w:rPr>
          <w:rFonts w:ascii="Arial" w:hAnsi="Arial" w:cs="Arial"/>
          <w:i/>
        </w:rPr>
        <w:t>sgRNA</w:t>
      </w:r>
      <w:proofErr w:type="spellEnd"/>
      <w:r w:rsidRPr="00E3280D">
        <w:rPr>
          <w:rFonts w:ascii="Arial" w:hAnsi="Arial" w:cs="Arial"/>
          <w:i/>
        </w:rPr>
        <w:t xml:space="preserve"> sequence</w:t>
      </w:r>
    </w:p>
    <w:p w:rsidR="00383E13" w:rsidRPr="00E3280D" w:rsidRDefault="00383E13" w:rsidP="00383E13">
      <w:pPr>
        <w:spacing w:after="0" w:line="240" w:lineRule="auto"/>
        <w:rPr>
          <w:rFonts w:ascii="Arial" w:hAnsi="Arial" w:cs="Arial"/>
          <w:i/>
        </w:rPr>
      </w:pPr>
      <w:r w:rsidRPr="00E3280D">
        <w:rPr>
          <w:rFonts w:ascii="Arial" w:hAnsi="Arial" w:cs="Arial"/>
          <w:i/>
        </w:rPr>
        <w:t>Blue highlight = PAM sequence</w:t>
      </w:r>
    </w:p>
    <w:p w:rsidR="00383E13" w:rsidRDefault="00383E13">
      <w:pPr>
        <w:rPr>
          <w:rFonts w:ascii="Arial" w:hAnsi="Arial" w:cs="Arial"/>
          <w:b/>
        </w:rPr>
      </w:pPr>
    </w:p>
    <w:p w:rsidR="00050DFA" w:rsidRDefault="00050DFA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:rsidR="00371F29" w:rsidRPr="006E541F" w:rsidRDefault="000365C9" w:rsidP="006E541F">
      <w:pPr>
        <w:spacing w:after="0" w:line="240" w:lineRule="auto"/>
        <w:rPr>
          <w:rFonts w:ascii="Arial" w:hAnsi="Arial" w:cs="Arial"/>
          <w:b/>
        </w:rPr>
      </w:pPr>
      <w:r w:rsidRPr="006E541F">
        <w:rPr>
          <w:rFonts w:ascii="Arial" w:hAnsi="Arial" w:cs="Arial"/>
          <w:b/>
        </w:rPr>
        <w:lastRenderedPageBreak/>
        <w:t>References</w:t>
      </w:r>
    </w:p>
    <w:p w:rsidR="00371F29" w:rsidRPr="00050DFA" w:rsidRDefault="00371F29" w:rsidP="00050DFA">
      <w:pPr>
        <w:pStyle w:val="ListParagraph"/>
        <w:widowControl w:val="0"/>
        <w:numPr>
          <w:ilvl w:val="0"/>
          <w:numId w:val="5"/>
        </w:numPr>
        <w:autoSpaceDE w:val="0"/>
        <w:autoSpaceDN w:val="0"/>
        <w:adjustRightInd w:val="0"/>
        <w:ind w:left="0"/>
        <w:rPr>
          <w:rFonts w:ascii="Arial" w:hAnsi="Arial" w:cs="Arial"/>
          <w:noProof/>
        </w:rPr>
      </w:pPr>
      <w:r w:rsidRPr="006E541F">
        <w:rPr>
          <w:rFonts w:ascii="Arial" w:hAnsi="Arial" w:cs="Arial"/>
        </w:rPr>
        <w:fldChar w:fldCharType="begin" w:fldLock="1"/>
      </w:r>
      <w:r w:rsidRPr="00050DFA">
        <w:rPr>
          <w:rFonts w:ascii="Arial" w:hAnsi="Arial" w:cs="Arial"/>
        </w:rPr>
        <w:instrText xml:space="preserve">ADDIN Mendeley Bibliography CSL_BIBLIOGRAPHY </w:instrText>
      </w:r>
      <w:r w:rsidRPr="006E541F">
        <w:rPr>
          <w:rFonts w:ascii="Arial" w:hAnsi="Arial" w:cs="Arial"/>
        </w:rPr>
        <w:fldChar w:fldCharType="separate"/>
      </w:r>
      <w:r w:rsidRPr="00050DFA">
        <w:rPr>
          <w:rFonts w:ascii="Arial" w:hAnsi="Arial" w:cs="Arial"/>
          <w:noProof/>
        </w:rPr>
        <w:t xml:space="preserve">Shalem, O. </w:t>
      </w:r>
      <w:r w:rsidRPr="00050DFA">
        <w:rPr>
          <w:rFonts w:ascii="Arial" w:hAnsi="Arial" w:cs="Arial"/>
          <w:i/>
          <w:iCs/>
          <w:noProof/>
        </w:rPr>
        <w:t>et al.</w:t>
      </w:r>
      <w:r w:rsidRPr="00050DFA">
        <w:rPr>
          <w:rFonts w:ascii="Arial" w:hAnsi="Arial" w:cs="Arial"/>
          <w:noProof/>
        </w:rPr>
        <w:t xml:space="preserve"> Genome-scale CRISPR-Cas9 knockout screening in human cells. </w:t>
      </w:r>
      <w:r w:rsidRPr="00050DFA">
        <w:rPr>
          <w:rFonts w:ascii="Arial" w:hAnsi="Arial" w:cs="Arial"/>
          <w:i/>
          <w:iCs/>
          <w:noProof/>
        </w:rPr>
        <w:t>Science</w:t>
      </w:r>
      <w:r w:rsidRPr="00050DFA">
        <w:rPr>
          <w:rFonts w:ascii="Arial" w:hAnsi="Arial" w:cs="Arial"/>
          <w:noProof/>
        </w:rPr>
        <w:t xml:space="preserve"> </w:t>
      </w:r>
      <w:r w:rsidRPr="00050DFA">
        <w:rPr>
          <w:rFonts w:ascii="Arial" w:hAnsi="Arial" w:cs="Arial"/>
          <w:b/>
          <w:bCs/>
          <w:noProof/>
        </w:rPr>
        <w:t>343,</w:t>
      </w:r>
      <w:r w:rsidRPr="00050DFA">
        <w:rPr>
          <w:rFonts w:ascii="Arial" w:hAnsi="Arial" w:cs="Arial"/>
          <w:noProof/>
        </w:rPr>
        <w:t xml:space="preserve"> 84–7 (2014).</w:t>
      </w:r>
    </w:p>
    <w:p w:rsidR="00371F29" w:rsidRPr="00050DFA" w:rsidRDefault="00371F29" w:rsidP="00050DFA">
      <w:pPr>
        <w:pStyle w:val="ListParagraph"/>
        <w:widowControl w:val="0"/>
        <w:numPr>
          <w:ilvl w:val="0"/>
          <w:numId w:val="5"/>
        </w:numPr>
        <w:autoSpaceDE w:val="0"/>
        <w:autoSpaceDN w:val="0"/>
        <w:adjustRightInd w:val="0"/>
        <w:ind w:left="0"/>
        <w:rPr>
          <w:rFonts w:ascii="Arial" w:hAnsi="Arial" w:cs="Arial"/>
          <w:noProof/>
        </w:rPr>
      </w:pPr>
      <w:r w:rsidRPr="00050DFA">
        <w:rPr>
          <w:rFonts w:ascii="Arial" w:hAnsi="Arial" w:cs="Arial"/>
          <w:noProof/>
        </w:rPr>
        <w:t xml:space="preserve">Canver, M. C. </w:t>
      </w:r>
      <w:r w:rsidRPr="00050DFA">
        <w:rPr>
          <w:rFonts w:ascii="Arial" w:hAnsi="Arial" w:cs="Arial"/>
          <w:i/>
          <w:iCs/>
          <w:noProof/>
        </w:rPr>
        <w:t>et al.</w:t>
      </w:r>
      <w:r w:rsidRPr="00050DFA">
        <w:rPr>
          <w:rFonts w:ascii="Arial" w:hAnsi="Arial" w:cs="Arial"/>
          <w:noProof/>
        </w:rPr>
        <w:t xml:space="preserve"> BCL11A enhancer dissection by Cas9-mediated in situ saturating mutagenesis. </w:t>
      </w:r>
      <w:r w:rsidRPr="00050DFA">
        <w:rPr>
          <w:rFonts w:ascii="Arial" w:hAnsi="Arial" w:cs="Arial"/>
          <w:i/>
          <w:iCs/>
          <w:noProof/>
        </w:rPr>
        <w:t>Nature</w:t>
      </w:r>
      <w:r w:rsidRPr="00050DFA">
        <w:rPr>
          <w:rFonts w:ascii="Arial" w:hAnsi="Arial" w:cs="Arial"/>
          <w:noProof/>
        </w:rPr>
        <w:t xml:space="preserve"> </w:t>
      </w:r>
      <w:r w:rsidRPr="00050DFA">
        <w:rPr>
          <w:rFonts w:ascii="Arial" w:hAnsi="Arial" w:cs="Arial"/>
          <w:b/>
          <w:bCs/>
          <w:noProof/>
        </w:rPr>
        <w:t>527,</w:t>
      </w:r>
      <w:r w:rsidRPr="00050DFA">
        <w:rPr>
          <w:rFonts w:ascii="Arial" w:hAnsi="Arial" w:cs="Arial"/>
          <w:noProof/>
        </w:rPr>
        <w:t xml:space="preserve"> 192–7 (2015).</w:t>
      </w:r>
    </w:p>
    <w:p w:rsidR="00371F29" w:rsidRPr="00050DFA" w:rsidRDefault="00371F29" w:rsidP="00050DFA">
      <w:pPr>
        <w:pStyle w:val="ListParagraph"/>
        <w:widowControl w:val="0"/>
        <w:numPr>
          <w:ilvl w:val="0"/>
          <w:numId w:val="5"/>
        </w:numPr>
        <w:autoSpaceDE w:val="0"/>
        <w:autoSpaceDN w:val="0"/>
        <w:adjustRightInd w:val="0"/>
        <w:ind w:left="0"/>
        <w:rPr>
          <w:rFonts w:ascii="Arial" w:hAnsi="Arial" w:cs="Arial"/>
          <w:noProof/>
        </w:rPr>
      </w:pPr>
      <w:r w:rsidRPr="00050DFA">
        <w:rPr>
          <w:rFonts w:ascii="Arial" w:hAnsi="Arial" w:cs="Arial"/>
          <w:noProof/>
        </w:rPr>
        <w:t>Canver, M. C. et al. Variant-aware saturating mutagenesis using multiple nucleases identifies regulatory element</w:t>
      </w:r>
      <w:r w:rsidR="001538ED">
        <w:rPr>
          <w:rFonts w:ascii="Arial" w:hAnsi="Arial" w:cs="Arial"/>
          <w:noProof/>
        </w:rPr>
        <w:t>s</w:t>
      </w:r>
      <w:r w:rsidRPr="00050DFA">
        <w:rPr>
          <w:rFonts w:ascii="Arial" w:hAnsi="Arial" w:cs="Arial"/>
          <w:noProof/>
        </w:rPr>
        <w:t xml:space="preserve"> underlying trait-associated DNA. Submitted. </w:t>
      </w:r>
    </w:p>
    <w:p w:rsidR="00371F29" w:rsidRPr="00050DFA" w:rsidRDefault="00371F29" w:rsidP="00050DFA">
      <w:pPr>
        <w:pStyle w:val="ListParagraph"/>
        <w:numPr>
          <w:ilvl w:val="0"/>
          <w:numId w:val="5"/>
        </w:numPr>
        <w:ind w:left="0"/>
        <w:rPr>
          <w:rFonts w:ascii="Arial" w:hAnsi="Arial" w:cs="Arial"/>
        </w:rPr>
      </w:pPr>
      <w:r w:rsidRPr="00050DFA">
        <w:rPr>
          <w:rFonts w:ascii="Arial" w:hAnsi="Arial" w:cs="Arial"/>
          <w:noProof/>
        </w:rPr>
        <w:t xml:space="preserve">Illumina Nextera Deep Sequencing: </w:t>
      </w:r>
      <w:r w:rsidRPr="00050DFA">
        <w:rPr>
          <w:rFonts w:ascii="Arial" w:hAnsi="Arial" w:cs="Arial"/>
        </w:rPr>
        <w:t>http://support.illumina.com</w:t>
      </w:r>
      <w:bookmarkStart w:id="0" w:name="_GoBack"/>
      <w:bookmarkEnd w:id="0"/>
    </w:p>
    <w:p w:rsidR="00371F29" w:rsidRDefault="00371F29" w:rsidP="00050DFA">
      <w:pPr>
        <w:spacing w:after="0" w:line="240" w:lineRule="auto"/>
      </w:pPr>
      <w:r w:rsidRPr="006E541F">
        <w:rPr>
          <w:rFonts w:ascii="Arial" w:hAnsi="Arial" w:cs="Arial"/>
        </w:rPr>
        <w:fldChar w:fldCharType="end"/>
      </w:r>
    </w:p>
    <w:sectPr w:rsidR="00371F29" w:rsidSect="00383E13">
      <w:footerReference w:type="default" r:id="rId8"/>
      <w:pgSz w:w="12240" w:h="15840"/>
      <w:pgMar w:top="1440" w:right="1296" w:bottom="1440" w:left="1296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CC231E" w:rsidRDefault="00CC231E" w:rsidP="00E741B5">
      <w:pPr>
        <w:spacing w:after="0" w:line="240" w:lineRule="auto"/>
      </w:pPr>
      <w:r>
        <w:separator/>
      </w:r>
    </w:p>
  </w:endnote>
  <w:endnote w:type="continuationSeparator" w:id="0">
    <w:p w:rsidR="00CC231E" w:rsidRDefault="00CC231E" w:rsidP="00E741B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042416660"/>
      <w:docPartObj>
        <w:docPartGallery w:val="Page Numbers (Bottom of Page)"/>
        <w:docPartUnique/>
      </w:docPartObj>
    </w:sdtPr>
    <w:sdtEndPr>
      <w:rPr>
        <w:rFonts w:ascii="Arial" w:hAnsi="Arial" w:cs="Arial"/>
        <w:noProof/>
      </w:rPr>
    </w:sdtEndPr>
    <w:sdtContent>
      <w:p w:rsidR="00E741B5" w:rsidRPr="00E741B5" w:rsidRDefault="00E741B5">
        <w:pPr>
          <w:pStyle w:val="Footer"/>
          <w:jc w:val="center"/>
          <w:rPr>
            <w:rFonts w:ascii="Arial" w:hAnsi="Arial" w:cs="Arial"/>
          </w:rPr>
        </w:pPr>
        <w:r w:rsidRPr="00E741B5">
          <w:rPr>
            <w:rFonts w:ascii="Arial" w:hAnsi="Arial" w:cs="Arial"/>
          </w:rPr>
          <w:fldChar w:fldCharType="begin"/>
        </w:r>
        <w:r w:rsidRPr="00E741B5">
          <w:rPr>
            <w:rFonts w:ascii="Arial" w:hAnsi="Arial" w:cs="Arial"/>
          </w:rPr>
          <w:instrText xml:space="preserve"> PAGE   \* MERGEFORMAT </w:instrText>
        </w:r>
        <w:r w:rsidRPr="00E741B5">
          <w:rPr>
            <w:rFonts w:ascii="Arial" w:hAnsi="Arial" w:cs="Arial"/>
          </w:rPr>
          <w:fldChar w:fldCharType="separate"/>
        </w:r>
        <w:r w:rsidR="001538ED">
          <w:rPr>
            <w:rFonts w:ascii="Arial" w:hAnsi="Arial" w:cs="Arial"/>
            <w:noProof/>
          </w:rPr>
          <w:t>4</w:t>
        </w:r>
        <w:r w:rsidRPr="00E741B5">
          <w:rPr>
            <w:rFonts w:ascii="Arial" w:hAnsi="Arial" w:cs="Arial"/>
            <w:noProof/>
          </w:rPr>
          <w:fldChar w:fldCharType="end"/>
        </w:r>
      </w:p>
    </w:sdtContent>
  </w:sdt>
  <w:p w:rsidR="00E741B5" w:rsidRDefault="00E741B5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CC231E" w:rsidRDefault="00CC231E" w:rsidP="00E741B5">
      <w:pPr>
        <w:spacing w:after="0" w:line="240" w:lineRule="auto"/>
      </w:pPr>
      <w:r>
        <w:separator/>
      </w:r>
    </w:p>
  </w:footnote>
  <w:footnote w:type="continuationSeparator" w:id="0">
    <w:p w:rsidR="00CC231E" w:rsidRDefault="00CC231E" w:rsidP="00E741B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C3F77CF"/>
    <w:multiLevelType w:val="hybridMultilevel"/>
    <w:tmpl w:val="CBEE22F8"/>
    <w:lvl w:ilvl="0" w:tplc="E5A6BB38">
      <w:start w:val="1"/>
      <w:numFmt w:val="decimal"/>
      <w:lvlText w:val="(%1)"/>
      <w:lvlJc w:val="left"/>
      <w:pPr>
        <w:ind w:left="108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2135181"/>
    <w:multiLevelType w:val="multilevel"/>
    <w:tmpl w:val="E288365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>
      <w:start w:val="1"/>
      <w:numFmt w:val="decimal"/>
      <w:lvlText w:val="%3."/>
      <w:lvlJc w:val="left"/>
      <w:pPr>
        <w:ind w:left="2160" w:hanging="360"/>
      </w:pPr>
      <w:rPr>
        <w:rFonts w:hint="default"/>
      </w:r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3DEB2ACD"/>
    <w:multiLevelType w:val="hybridMultilevel"/>
    <w:tmpl w:val="78CA44B8"/>
    <w:lvl w:ilvl="0" w:tplc="E5A6BB38">
      <w:start w:val="1"/>
      <w:numFmt w:val="decimal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7F66A59"/>
    <w:multiLevelType w:val="hybridMultilevel"/>
    <w:tmpl w:val="4168C35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81F12F5"/>
    <w:multiLevelType w:val="hybridMultilevel"/>
    <w:tmpl w:val="8A36994A"/>
    <w:lvl w:ilvl="0" w:tplc="C644BFF4">
      <w:start w:val="1"/>
      <w:numFmt w:val="bullet"/>
      <w:lvlText w:val="-"/>
      <w:lvlJc w:val="left"/>
      <w:pPr>
        <w:ind w:left="720" w:hanging="360"/>
      </w:pPr>
      <w:rPr>
        <w:rFonts w:ascii="Arial" w:eastAsiaTheme="minorEastAsia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4"/>
  </w:num>
  <w:num w:numId="3">
    <w:abstractNumId w:val="0"/>
  </w:num>
  <w:num w:numId="4">
    <w:abstractNumId w:val="2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14050"/>
    <w:rsid w:val="00002719"/>
    <w:rsid w:val="00002C7D"/>
    <w:rsid w:val="00004667"/>
    <w:rsid w:val="00004E2C"/>
    <w:rsid w:val="000051E3"/>
    <w:rsid w:val="000165BA"/>
    <w:rsid w:val="00017208"/>
    <w:rsid w:val="00020496"/>
    <w:rsid w:val="00020B58"/>
    <w:rsid w:val="00023183"/>
    <w:rsid w:val="00023ED6"/>
    <w:rsid w:val="000244A5"/>
    <w:rsid w:val="00030AC6"/>
    <w:rsid w:val="000313CC"/>
    <w:rsid w:val="00031E19"/>
    <w:rsid w:val="00034A47"/>
    <w:rsid w:val="00034F61"/>
    <w:rsid w:val="000365C9"/>
    <w:rsid w:val="000375E8"/>
    <w:rsid w:val="00040136"/>
    <w:rsid w:val="00040732"/>
    <w:rsid w:val="00040D4C"/>
    <w:rsid w:val="00041718"/>
    <w:rsid w:val="00041BB9"/>
    <w:rsid w:val="0004247F"/>
    <w:rsid w:val="0004252B"/>
    <w:rsid w:val="00050050"/>
    <w:rsid w:val="00050DFA"/>
    <w:rsid w:val="00050E13"/>
    <w:rsid w:val="0005251C"/>
    <w:rsid w:val="00052E6E"/>
    <w:rsid w:val="00053F74"/>
    <w:rsid w:val="00054716"/>
    <w:rsid w:val="00055774"/>
    <w:rsid w:val="00061F42"/>
    <w:rsid w:val="00063198"/>
    <w:rsid w:val="00065653"/>
    <w:rsid w:val="00065BD8"/>
    <w:rsid w:val="00066696"/>
    <w:rsid w:val="0006742F"/>
    <w:rsid w:val="00073DC4"/>
    <w:rsid w:val="000750D4"/>
    <w:rsid w:val="000832C7"/>
    <w:rsid w:val="00085E13"/>
    <w:rsid w:val="0008770A"/>
    <w:rsid w:val="000877F6"/>
    <w:rsid w:val="000901C9"/>
    <w:rsid w:val="00090CD3"/>
    <w:rsid w:val="00092026"/>
    <w:rsid w:val="00092E87"/>
    <w:rsid w:val="000937CD"/>
    <w:rsid w:val="00094352"/>
    <w:rsid w:val="000957BF"/>
    <w:rsid w:val="00096A8F"/>
    <w:rsid w:val="0009797D"/>
    <w:rsid w:val="000A165D"/>
    <w:rsid w:val="000A2D57"/>
    <w:rsid w:val="000A40EB"/>
    <w:rsid w:val="000A4F23"/>
    <w:rsid w:val="000A70B3"/>
    <w:rsid w:val="000A741A"/>
    <w:rsid w:val="000B262E"/>
    <w:rsid w:val="000B45A0"/>
    <w:rsid w:val="000B5395"/>
    <w:rsid w:val="000B7C1A"/>
    <w:rsid w:val="000C0A58"/>
    <w:rsid w:val="000C11BA"/>
    <w:rsid w:val="000C1304"/>
    <w:rsid w:val="000C1C09"/>
    <w:rsid w:val="000C277E"/>
    <w:rsid w:val="000C48D9"/>
    <w:rsid w:val="000C4C93"/>
    <w:rsid w:val="000C4E18"/>
    <w:rsid w:val="000C5247"/>
    <w:rsid w:val="000C5E15"/>
    <w:rsid w:val="000C65BE"/>
    <w:rsid w:val="000C6FD0"/>
    <w:rsid w:val="000C7205"/>
    <w:rsid w:val="000C777A"/>
    <w:rsid w:val="000C7A1C"/>
    <w:rsid w:val="000D1EF3"/>
    <w:rsid w:val="000D21DC"/>
    <w:rsid w:val="000D30AA"/>
    <w:rsid w:val="000D3165"/>
    <w:rsid w:val="000E094C"/>
    <w:rsid w:val="000E10C2"/>
    <w:rsid w:val="000E613D"/>
    <w:rsid w:val="000E6141"/>
    <w:rsid w:val="000E7A30"/>
    <w:rsid w:val="000F004F"/>
    <w:rsid w:val="000F060F"/>
    <w:rsid w:val="000F117C"/>
    <w:rsid w:val="000F38B8"/>
    <w:rsid w:val="000F7DD5"/>
    <w:rsid w:val="001003E1"/>
    <w:rsid w:val="001036BB"/>
    <w:rsid w:val="00104B90"/>
    <w:rsid w:val="00104DDE"/>
    <w:rsid w:val="001058E2"/>
    <w:rsid w:val="00105B58"/>
    <w:rsid w:val="0010623B"/>
    <w:rsid w:val="00107379"/>
    <w:rsid w:val="001105F6"/>
    <w:rsid w:val="00111239"/>
    <w:rsid w:val="00111718"/>
    <w:rsid w:val="00112373"/>
    <w:rsid w:val="00113B20"/>
    <w:rsid w:val="00113E7A"/>
    <w:rsid w:val="00114881"/>
    <w:rsid w:val="00117697"/>
    <w:rsid w:val="0012186D"/>
    <w:rsid w:val="00121AB9"/>
    <w:rsid w:val="00121F84"/>
    <w:rsid w:val="001224D8"/>
    <w:rsid w:val="00123272"/>
    <w:rsid w:val="0012534C"/>
    <w:rsid w:val="0012600F"/>
    <w:rsid w:val="00130EDB"/>
    <w:rsid w:val="0013231D"/>
    <w:rsid w:val="00132332"/>
    <w:rsid w:val="0013448E"/>
    <w:rsid w:val="00134678"/>
    <w:rsid w:val="00134BB4"/>
    <w:rsid w:val="001360A3"/>
    <w:rsid w:val="00140DCB"/>
    <w:rsid w:val="00141F17"/>
    <w:rsid w:val="00142BD1"/>
    <w:rsid w:val="00143DBC"/>
    <w:rsid w:val="00144F62"/>
    <w:rsid w:val="00145B7B"/>
    <w:rsid w:val="001468DC"/>
    <w:rsid w:val="00147994"/>
    <w:rsid w:val="001538ED"/>
    <w:rsid w:val="001570E5"/>
    <w:rsid w:val="001629C7"/>
    <w:rsid w:val="00162B29"/>
    <w:rsid w:val="00163672"/>
    <w:rsid w:val="00163FBC"/>
    <w:rsid w:val="0016560E"/>
    <w:rsid w:val="00166BE1"/>
    <w:rsid w:val="001721AA"/>
    <w:rsid w:val="00172837"/>
    <w:rsid w:val="00172C12"/>
    <w:rsid w:val="00172C2E"/>
    <w:rsid w:val="00173618"/>
    <w:rsid w:val="00173E10"/>
    <w:rsid w:val="00175D43"/>
    <w:rsid w:val="001772AD"/>
    <w:rsid w:val="001776EF"/>
    <w:rsid w:val="00180539"/>
    <w:rsid w:val="0018091A"/>
    <w:rsid w:val="00181866"/>
    <w:rsid w:val="00181B18"/>
    <w:rsid w:val="00181B8F"/>
    <w:rsid w:val="001827F2"/>
    <w:rsid w:val="00182807"/>
    <w:rsid w:val="0018369B"/>
    <w:rsid w:val="001843D0"/>
    <w:rsid w:val="00187C39"/>
    <w:rsid w:val="0019383A"/>
    <w:rsid w:val="00193C64"/>
    <w:rsid w:val="00193D5A"/>
    <w:rsid w:val="0019479D"/>
    <w:rsid w:val="00195269"/>
    <w:rsid w:val="001956EB"/>
    <w:rsid w:val="001A172F"/>
    <w:rsid w:val="001A2E29"/>
    <w:rsid w:val="001A4D04"/>
    <w:rsid w:val="001A51AD"/>
    <w:rsid w:val="001A6706"/>
    <w:rsid w:val="001B12B6"/>
    <w:rsid w:val="001B19AE"/>
    <w:rsid w:val="001B2433"/>
    <w:rsid w:val="001B2CFF"/>
    <w:rsid w:val="001B4205"/>
    <w:rsid w:val="001B510B"/>
    <w:rsid w:val="001B570F"/>
    <w:rsid w:val="001B5964"/>
    <w:rsid w:val="001B6751"/>
    <w:rsid w:val="001B6A2F"/>
    <w:rsid w:val="001C0577"/>
    <w:rsid w:val="001C0648"/>
    <w:rsid w:val="001C1625"/>
    <w:rsid w:val="001C4751"/>
    <w:rsid w:val="001D08E3"/>
    <w:rsid w:val="001D129E"/>
    <w:rsid w:val="001D182C"/>
    <w:rsid w:val="001D1B90"/>
    <w:rsid w:val="001D4660"/>
    <w:rsid w:val="001D468D"/>
    <w:rsid w:val="001D4BA5"/>
    <w:rsid w:val="001D5EC1"/>
    <w:rsid w:val="001D635B"/>
    <w:rsid w:val="001D74B7"/>
    <w:rsid w:val="001D7C41"/>
    <w:rsid w:val="001E030E"/>
    <w:rsid w:val="001E10BA"/>
    <w:rsid w:val="001E379A"/>
    <w:rsid w:val="001E387F"/>
    <w:rsid w:val="001E4D6E"/>
    <w:rsid w:val="001F0118"/>
    <w:rsid w:val="001F0B3B"/>
    <w:rsid w:val="001F0E59"/>
    <w:rsid w:val="001F4B42"/>
    <w:rsid w:val="001F6824"/>
    <w:rsid w:val="001F70D3"/>
    <w:rsid w:val="001F71BF"/>
    <w:rsid w:val="002029E7"/>
    <w:rsid w:val="002041BC"/>
    <w:rsid w:val="00206514"/>
    <w:rsid w:val="00206A01"/>
    <w:rsid w:val="00211B17"/>
    <w:rsid w:val="00213A7D"/>
    <w:rsid w:val="0021547B"/>
    <w:rsid w:val="002158C8"/>
    <w:rsid w:val="002201F3"/>
    <w:rsid w:val="00221925"/>
    <w:rsid w:val="00223195"/>
    <w:rsid w:val="00224562"/>
    <w:rsid w:val="00224D84"/>
    <w:rsid w:val="00225D37"/>
    <w:rsid w:val="002263AA"/>
    <w:rsid w:val="00230A51"/>
    <w:rsid w:val="00231F78"/>
    <w:rsid w:val="00233BCB"/>
    <w:rsid w:val="00236F73"/>
    <w:rsid w:val="00240B88"/>
    <w:rsid w:val="00241486"/>
    <w:rsid w:val="00241B57"/>
    <w:rsid w:val="00243493"/>
    <w:rsid w:val="00243786"/>
    <w:rsid w:val="00244D8A"/>
    <w:rsid w:val="00245CBE"/>
    <w:rsid w:val="00246D71"/>
    <w:rsid w:val="00247C65"/>
    <w:rsid w:val="002516A0"/>
    <w:rsid w:val="002529B4"/>
    <w:rsid w:val="00252B82"/>
    <w:rsid w:val="00252D30"/>
    <w:rsid w:val="00253650"/>
    <w:rsid w:val="00257544"/>
    <w:rsid w:val="00257800"/>
    <w:rsid w:val="00260CA6"/>
    <w:rsid w:val="00261018"/>
    <w:rsid w:val="0026126E"/>
    <w:rsid w:val="00261274"/>
    <w:rsid w:val="00261D6F"/>
    <w:rsid w:val="00264E10"/>
    <w:rsid w:val="00264FD4"/>
    <w:rsid w:val="002652F0"/>
    <w:rsid w:val="00266179"/>
    <w:rsid w:val="00266473"/>
    <w:rsid w:val="00266D7F"/>
    <w:rsid w:val="00267217"/>
    <w:rsid w:val="00270E53"/>
    <w:rsid w:val="00271264"/>
    <w:rsid w:val="00272580"/>
    <w:rsid w:val="00272A40"/>
    <w:rsid w:val="00272CFB"/>
    <w:rsid w:val="00272DFB"/>
    <w:rsid w:val="00273662"/>
    <w:rsid w:val="0027370A"/>
    <w:rsid w:val="00273A72"/>
    <w:rsid w:val="00274E18"/>
    <w:rsid w:val="0027609F"/>
    <w:rsid w:val="0027672B"/>
    <w:rsid w:val="002773E7"/>
    <w:rsid w:val="0027778E"/>
    <w:rsid w:val="002779F8"/>
    <w:rsid w:val="00277A51"/>
    <w:rsid w:val="00277A61"/>
    <w:rsid w:val="00277F6A"/>
    <w:rsid w:val="002800CC"/>
    <w:rsid w:val="002800E6"/>
    <w:rsid w:val="00280BB1"/>
    <w:rsid w:val="00280FDF"/>
    <w:rsid w:val="00282EF9"/>
    <w:rsid w:val="00284F29"/>
    <w:rsid w:val="00290C69"/>
    <w:rsid w:val="00291DC2"/>
    <w:rsid w:val="002922CB"/>
    <w:rsid w:val="0029244B"/>
    <w:rsid w:val="0029285F"/>
    <w:rsid w:val="002933C8"/>
    <w:rsid w:val="00294731"/>
    <w:rsid w:val="00294E8F"/>
    <w:rsid w:val="00296203"/>
    <w:rsid w:val="002A2037"/>
    <w:rsid w:val="002A2237"/>
    <w:rsid w:val="002A2F2F"/>
    <w:rsid w:val="002A4E2C"/>
    <w:rsid w:val="002A6028"/>
    <w:rsid w:val="002A67BC"/>
    <w:rsid w:val="002A69A9"/>
    <w:rsid w:val="002B12B3"/>
    <w:rsid w:val="002B1FF3"/>
    <w:rsid w:val="002B2157"/>
    <w:rsid w:val="002B2890"/>
    <w:rsid w:val="002B5B91"/>
    <w:rsid w:val="002B6CE8"/>
    <w:rsid w:val="002B71F6"/>
    <w:rsid w:val="002B7530"/>
    <w:rsid w:val="002B78D4"/>
    <w:rsid w:val="002C02F8"/>
    <w:rsid w:val="002C281F"/>
    <w:rsid w:val="002C393A"/>
    <w:rsid w:val="002C39E9"/>
    <w:rsid w:val="002C3E1D"/>
    <w:rsid w:val="002D0595"/>
    <w:rsid w:val="002D2740"/>
    <w:rsid w:val="002D434B"/>
    <w:rsid w:val="002D49A6"/>
    <w:rsid w:val="002D4CF7"/>
    <w:rsid w:val="002D5BBC"/>
    <w:rsid w:val="002D7775"/>
    <w:rsid w:val="002D7F09"/>
    <w:rsid w:val="002E0889"/>
    <w:rsid w:val="002E207A"/>
    <w:rsid w:val="002E32F0"/>
    <w:rsid w:val="002E4984"/>
    <w:rsid w:val="002E49B9"/>
    <w:rsid w:val="002E4A75"/>
    <w:rsid w:val="002E5188"/>
    <w:rsid w:val="002E7BF5"/>
    <w:rsid w:val="002F0108"/>
    <w:rsid w:val="002F14A0"/>
    <w:rsid w:val="002F1906"/>
    <w:rsid w:val="002F2533"/>
    <w:rsid w:val="002F319D"/>
    <w:rsid w:val="002F31E3"/>
    <w:rsid w:val="002F3962"/>
    <w:rsid w:val="002F4CD4"/>
    <w:rsid w:val="002F7FBA"/>
    <w:rsid w:val="00300A3B"/>
    <w:rsid w:val="00301035"/>
    <w:rsid w:val="00303FDA"/>
    <w:rsid w:val="00304AFB"/>
    <w:rsid w:val="003058DD"/>
    <w:rsid w:val="0031015D"/>
    <w:rsid w:val="00310DAC"/>
    <w:rsid w:val="00311114"/>
    <w:rsid w:val="003126D1"/>
    <w:rsid w:val="003203A7"/>
    <w:rsid w:val="003210C4"/>
    <w:rsid w:val="003214AA"/>
    <w:rsid w:val="003221E7"/>
    <w:rsid w:val="00322505"/>
    <w:rsid w:val="00322A1F"/>
    <w:rsid w:val="0032341D"/>
    <w:rsid w:val="003265E5"/>
    <w:rsid w:val="003305EE"/>
    <w:rsid w:val="003318E5"/>
    <w:rsid w:val="0033469D"/>
    <w:rsid w:val="00334F4C"/>
    <w:rsid w:val="00336991"/>
    <w:rsid w:val="00341D2D"/>
    <w:rsid w:val="00342629"/>
    <w:rsid w:val="00342F44"/>
    <w:rsid w:val="0034561B"/>
    <w:rsid w:val="0034714A"/>
    <w:rsid w:val="00347890"/>
    <w:rsid w:val="0035085C"/>
    <w:rsid w:val="00352004"/>
    <w:rsid w:val="00352207"/>
    <w:rsid w:val="00353478"/>
    <w:rsid w:val="003553EA"/>
    <w:rsid w:val="0035791E"/>
    <w:rsid w:val="003579CC"/>
    <w:rsid w:val="00357C58"/>
    <w:rsid w:val="003606A2"/>
    <w:rsid w:val="00362D0B"/>
    <w:rsid w:val="00365D03"/>
    <w:rsid w:val="0036623D"/>
    <w:rsid w:val="00366D97"/>
    <w:rsid w:val="00366D9E"/>
    <w:rsid w:val="00371F29"/>
    <w:rsid w:val="00372ACE"/>
    <w:rsid w:val="00372D2B"/>
    <w:rsid w:val="00373177"/>
    <w:rsid w:val="0037320E"/>
    <w:rsid w:val="003775D5"/>
    <w:rsid w:val="00383E13"/>
    <w:rsid w:val="00383FAC"/>
    <w:rsid w:val="00385311"/>
    <w:rsid w:val="00386919"/>
    <w:rsid w:val="00386F00"/>
    <w:rsid w:val="003878C4"/>
    <w:rsid w:val="00387BD7"/>
    <w:rsid w:val="003903C6"/>
    <w:rsid w:val="00390BDB"/>
    <w:rsid w:val="00390E22"/>
    <w:rsid w:val="00391C1E"/>
    <w:rsid w:val="0039272D"/>
    <w:rsid w:val="0039280C"/>
    <w:rsid w:val="003929F1"/>
    <w:rsid w:val="00393806"/>
    <w:rsid w:val="00394DEC"/>
    <w:rsid w:val="00395865"/>
    <w:rsid w:val="003961D0"/>
    <w:rsid w:val="0039736A"/>
    <w:rsid w:val="003A1DB0"/>
    <w:rsid w:val="003A2D06"/>
    <w:rsid w:val="003A464E"/>
    <w:rsid w:val="003A523D"/>
    <w:rsid w:val="003A55A1"/>
    <w:rsid w:val="003A7396"/>
    <w:rsid w:val="003B1CBD"/>
    <w:rsid w:val="003B28FF"/>
    <w:rsid w:val="003B5FFA"/>
    <w:rsid w:val="003B606E"/>
    <w:rsid w:val="003B623A"/>
    <w:rsid w:val="003C1058"/>
    <w:rsid w:val="003C5175"/>
    <w:rsid w:val="003C6BBD"/>
    <w:rsid w:val="003C7314"/>
    <w:rsid w:val="003D0128"/>
    <w:rsid w:val="003D1404"/>
    <w:rsid w:val="003D454A"/>
    <w:rsid w:val="003D7C72"/>
    <w:rsid w:val="003D7FB6"/>
    <w:rsid w:val="003E10A6"/>
    <w:rsid w:val="003E10FB"/>
    <w:rsid w:val="003E4747"/>
    <w:rsid w:val="003E757E"/>
    <w:rsid w:val="003F06C5"/>
    <w:rsid w:val="003F4CC9"/>
    <w:rsid w:val="003F5828"/>
    <w:rsid w:val="003F5AA2"/>
    <w:rsid w:val="003F71AB"/>
    <w:rsid w:val="0040117C"/>
    <w:rsid w:val="004043A5"/>
    <w:rsid w:val="00405F5E"/>
    <w:rsid w:val="00407BEC"/>
    <w:rsid w:val="004100D6"/>
    <w:rsid w:val="00412426"/>
    <w:rsid w:val="00412CA1"/>
    <w:rsid w:val="00413272"/>
    <w:rsid w:val="00414050"/>
    <w:rsid w:val="00414B79"/>
    <w:rsid w:val="00414DF3"/>
    <w:rsid w:val="00415612"/>
    <w:rsid w:val="00416CC4"/>
    <w:rsid w:val="004200BB"/>
    <w:rsid w:val="0042058A"/>
    <w:rsid w:val="00420FB8"/>
    <w:rsid w:val="0042161F"/>
    <w:rsid w:val="00422475"/>
    <w:rsid w:val="00425035"/>
    <w:rsid w:val="00426336"/>
    <w:rsid w:val="004306C5"/>
    <w:rsid w:val="004312AB"/>
    <w:rsid w:val="00431413"/>
    <w:rsid w:val="004331D0"/>
    <w:rsid w:val="00435ECF"/>
    <w:rsid w:val="00442C56"/>
    <w:rsid w:val="00443017"/>
    <w:rsid w:val="0044301B"/>
    <w:rsid w:val="004448C2"/>
    <w:rsid w:val="004456E2"/>
    <w:rsid w:val="00445D8B"/>
    <w:rsid w:val="00446545"/>
    <w:rsid w:val="00450295"/>
    <w:rsid w:val="00451F33"/>
    <w:rsid w:val="00453474"/>
    <w:rsid w:val="00454568"/>
    <w:rsid w:val="004545E5"/>
    <w:rsid w:val="00455876"/>
    <w:rsid w:val="00460039"/>
    <w:rsid w:val="00460C9C"/>
    <w:rsid w:val="00462047"/>
    <w:rsid w:val="004622D6"/>
    <w:rsid w:val="00462664"/>
    <w:rsid w:val="00465579"/>
    <w:rsid w:val="00466048"/>
    <w:rsid w:val="00466CAD"/>
    <w:rsid w:val="004674C4"/>
    <w:rsid w:val="00470E0E"/>
    <w:rsid w:val="004769D9"/>
    <w:rsid w:val="00477004"/>
    <w:rsid w:val="00480C4A"/>
    <w:rsid w:val="00481902"/>
    <w:rsid w:val="00484A3D"/>
    <w:rsid w:val="004855CE"/>
    <w:rsid w:val="00487EF1"/>
    <w:rsid w:val="00490C46"/>
    <w:rsid w:val="00490EDA"/>
    <w:rsid w:val="00492635"/>
    <w:rsid w:val="00492816"/>
    <w:rsid w:val="00492DBF"/>
    <w:rsid w:val="00494048"/>
    <w:rsid w:val="00494D46"/>
    <w:rsid w:val="00497549"/>
    <w:rsid w:val="004A07B8"/>
    <w:rsid w:val="004A13A1"/>
    <w:rsid w:val="004A4802"/>
    <w:rsid w:val="004A6331"/>
    <w:rsid w:val="004A6AFC"/>
    <w:rsid w:val="004B0DFC"/>
    <w:rsid w:val="004B2F39"/>
    <w:rsid w:val="004B48F2"/>
    <w:rsid w:val="004B4CBD"/>
    <w:rsid w:val="004B512E"/>
    <w:rsid w:val="004B7588"/>
    <w:rsid w:val="004C38C4"/>
    <w:rsid w:val="004C398D"/>
    <w:rsid w:val="004C4393"/>
    <w:rsid w:val="004C4526"/>
    <w:rsid w:val="004C7A3E"/>
    <w:rsid w:val="004C7CEC"/>
    <w:rsid w:val="004D3D04"/>
    <w:rsid w:val="004D58F1"/>
    <w:rsid w:val="004D667A"/>
    <w:rsid w:val="004E0382"/>
    <w:rsid w:val="004E48E7"/>
    <w:rsid w:val="004E4FC3"/>
    <w:rsid w:val="004F19BD"/>
    <w:rsid w:val="004F23E9"/>
    <w:rsid w:val="004F313B"/>
    <w:rsid w:val="004F3C2C"/>
    <w:rsid w:val="004F411B"/>
    <w:rsid w:val="004F4BA9"/>
    <w:rsid w:val="004F4D39"/>
    <w:rsid w:val="004F55E8"/>
    <w:rsid w:val="004F5768"/>
    <w:rsid w:val="004F5A6A"/>
    <w:rsid w:val="004F5D97"/>
    <w:rsid w:val="004F6375"/>
    <w:rsid w:val="004F6434"/>
    <w:rsid w:val="00500322"/>
    <w:rsid w:val="00500573"/>
    <w:rsid w:val="005029D7"/>
    <w:rsid w:val="00503075"/>
    <w:rsid w:val="00503992"/>
    <w:rsid w:val="00503D9E"/>
    <w:rsid w:val="00506AA4"/>
    <w:rsid w:val="00510C24"/>
    <w:rsid w:val="00511284"/>
    <w:rsid w:val="00515A48"/>
    <w:rsid w:val="00515BE7"/>
    <w:rsid w:val="00516412"/>
    <w:rsid w:val="005174FC"/>
    <w:rsid w:val="00517800"/>
    <w:rsid w:val="005213C3"/>
    <w:rsid w:val="0052159E"/>
    <w:rsid w:val="00522F26"/>
    <w:rsid w:val="005232FD"/>
    <w:rsid w:val="005235D7"/>
    <w:rsid w:val="00524F57"/>
    <w:rsid w:val="00525CE6"/>
    <w:rsid w:val="00525F88"/>
    <w:rsid w:val="005306A0"/>
    <w:rsid w:val="0053207E"/>
    <w:rsid w:val="005339D6"/>
    <w:rsid w:val="005403C1"/>
    <w:rsid w:val="00540708"/>
    <w:rsid w:val="00541048"/>
    <w:rsid w:val="00541147"/>
    <w:rsid w:val="005412FA"/>
    <w:rsid w:val="005417FE"/>
    <w:rsid w:val="005422B9"/>
    <w:rsid w:val="005423F7"/>
    <w:rsid w:val="0054241B"/>
    <w:rsid w:val="005429CE"/>
    <w:rsid w:val="00542AC1"/>
    <w:rsid w:val="005433B5"/>
    <w:rsid w:val="00543D62"/>
    <w:rsid w:val="00544DDF"/>
    <w:rsid w:val="00545980"/>
    <w:rsid w:val="00545B99"/>
    <w:rsid w:val="00546486"/>
    <w:rsid w:val="005520F5"/>
    <w:rsid w:val="005523B3"/>
    <w:rsid w:val="00552DEB"/>
    <w:rsid w:val="0055411A"/>
    <w:rsid w:val="00556EB5"/>
    <w:rsid w:val="0056021D"/>
    <w:rsid w:val="00563FA3"/>
    <w:rsid w:val="00564A98"/>
    <w:rsid w:val="0056505D"/>
    <w:rsid w:val="00565F5E"/>
    <w:rsid w:val="00566BD8"/>
    <w:rsid w:val="00567F23"/>
    <w:rsid w:val="00570439"/>
    <w:rsid w:val="00570CF9"/>
    <w:rsid w:val="005720B4"/>
    <w:rsid w:val="005727AF"/>
    <w:rsid w:val="00572BE8"/>
    <w:rsid w:val="00572D15"/>
    <w:rsid w:val="005748D6"/>
    <w:rsid w:val="00575FC9"/>
    <w:rsid w:val="00577DA3"/>
    <w:rsid w:val="00577DB9"/>
    <w:rsid w:val="005839BB"/>
    <w:rsid w:val="00583D71"/>
    <w:rsid w:val="00584E11"/>
    <w:rsid w:val="005855CC"/>
    <w:rsid w:val="00586D28"/>
    <w:rsid w:val="0059003A"/>
    <w:rsid w:val="00590D4D"/>
    <w:rsid w:val="00591B3B"/>
    <w:rsid w:val="005A032D"/>
    <w:rsid w:val="005A30E5"/>
    <w:rsid w:val="005A44CF"/>
    <w:rsid w:val="005A4E14"/>
    <w:rsid w:val="005A72A5"/>
    <w:rsid w:val="005A74E5"/>
    <w:rsid w:val="005B554E"/>
    <w:rsid w:val="005B5CF8"/>
    <w:rsid w:val="005B7316"/>
    <w:rsid w:val="005C0782"/>
    <w:rsid w:val="005C3E75"/>
    <w:rsid w:val="005C7DEC"/>
    <w:rsid w:val="005D1691"/>
    <w:rsid w:val="005D21AF"/>
    <w:rsid w:val="005D5CCD"/>
    <w:rsid w:val="005D67E3"/>
    <w:rsid w:val="005E05CD"/>
    <w:rsid w:val="005E3F58"/>
    <w:rsid w:val="005E48F4"/>
    <w:rsid w:val="005E5C3D"/>
    <w:rsid w:val="005E6224"/>
    <w:rsid w:val="005E73A7"/>
    <w:rsid w:val="005F1479"/>
    <w:rsid w:val="005F210D"/>
    <w:rsid w:val="005F65CE"/>
    <w:rsid w:val="005F7340"/>
    <w:rsid w:val="0060165C"/>
    <w:rsid w:val="00602837"/>
    <w:rsid w:val="00602E46"/>
    <w:rsid w:val="00603BDB"/>
    <w:rsid w:val="00604C7B"/>
    <w:rsid w:val="006055A9"/>
    <w:rsid w:val="00606E18"/>
    <w:rsid w:val="006070E6"/>
    <w:rsid w:val="006072BA"/>
    <w:rsid w:val="006075E1"/>
    <w:rsid w:val="00610DF6"/>
    <w:rsid w:val="00611F6F"/>
    <w:rsid w:val="00613783"/>
    <w:rsid w:val="006158CE"/>
    <w:rsid w:val="0061609C"/>
    <w:rsid w:val="00617331"/>
    <w:rsid w:val="00617EBE"/>
    <w:rsid w:val="00620672"/>
    <w:rsid w:val="0062073B"/>
    <w:rsid w:val="00621667"/>
    <w:rsid w:val="006221C6"/>
    <w:rsid w:val="00624CB3"/>
    <w:rsid w:val="00625F70"/>
    <w:rsid w:val="006260BC"/>
    <w:rsid w:val="0062723F"/>
    <w:rsid w:val="0062766E"/>
    <w:rsid w:val="0062775E"/>
    <w:rsid w:val="00634ECF"/>
    <w:rsid w:val="00634EED"/>
    <w:rsid w:val="0064032F"/>
    <w:rsid w:val="0064157D"/>
    <w:rsid w:val="006424D1"/>
    <w:rsid w:val="006426B1"/>
    <w:rsid w:val="00645262"/>
    <w:rsid w:val="00646878"/>
    <w:rsid w:val="00646961"/>
    <w:rsid w:val="006508D2"/>
    <w:rsid w:val="00651F58"/>
    <w:rsid w:val="00652654"/>
    <w:rsid w:val="00653AC1"/>
    <w:rsid w:val="00654BFE"/>
    <w:rsid w:val="0065577A"/>
    <w:rsid w:val="00655C75"/>
    <w:rsid w:val="00657141"/>
    <w:rsid w:val="00657AF8"/>
    <w:rsid w:val="00657AFF"/>
    <w:rsid w:val="00660770"/>
    <w:rsid w:val="00662345"/>
    <w:rsid w:val="00662C61"/>
    <w:rsid w:val="00664105"/>
    <w:rsid w:val="006668A4"/>
    <w:rsid w:val="00666A70"/>
    <w:rsid w:val="00670589"/>
    <w:rsid w:val="006758CE"/>
    <w:rsid w:val="00677689"/>
    <w:rsid w:val="00684269"/>
    <w:rsid w:val="00686B63"/>
    <w:rsid w:val="006900D1"/>
    <w:rsid w:val="00690EF9"/>
    <w:rsid w:val="00691040"/>
    <w:rsid w:val="006939E9"/>
    <w:rsid w:val="00696BA3"/>
    <w:rsid w:val="00696E83"/>
    <w:rsid w:val="006A2544"/>
    <w:rsid w:val="006A2A61"/>
    <w:rsid w:val="006A3076"/>
    <w:rsid w:val="006A630C"/>
    <w:rsid w:val="006A7F4E"/>
    <w:rsid w:val="006B602F"/>
    <w:rsid w:val="006B6E99"/>
    <w:rsid w:val="006B7DAD"/>
    <w:rsid w:val="006C02D6"/>
    <w:rsid w:val="006C30C4"/>
    <w:rsid w:val="006C410D"/>
    <w:rsid w:val="006C4DA3"/>
    <w:rsid w:val="006C549E"/>
    <w:rsid w:val="006C7D8D"/>
    <w:rsid w:val="006D033B"/>
    <w:rsid w:val="006D0850"/>
    <w:rsid w:val="006D1CAE"/>
    <w:rsid w:val="006D41BC"/>
    <w:rsid w:val="006D420F"/>
    <w:rsid w:val="006D5B09"/>
    <w:rsid w:val="006D5D0C"/>
    <w:rsid w:val="006D5EDA"/>
    <w:rsid w:val="006E0F6A"/>
    <w:rsid w:val="006E325D"/>
    <w:rsid w:val="006E32B8"/>
    <w:rsid w:val="006E541F"/>
    <w:rsid w:val="006E5E35"/>
    <w:rsid w:val="006E6509"/>
    <w:rsid w:val="006E762D"/>
    <w:rsid w:val="006F1534"/>
    <w:rsid w:val="006F2D3D"/>
    <w:rsid w:val="006F4AC9"/>
    <w:rsid w:val="006F55E9"/>
    <w:rsid w:val="006F581B"/>
    <w:rsid w:val="006F5C6B"/>
    <w:rsid w:val="006F70A5"/>
    <w:rsid w:val="006F7F1A"/>
    <w:rsid w:val="00701D7E"/>
    <w:rsid w:val="00702E22"/>
    <w:rsid w:val="0070349E"/>
    <w:rsid w:val="007040CF"/>
    <w:rsid w:val="00704833"/>
    <w:rsid w:val="00705125"/>
    <w:rsid w:val="00705570"/>
    <w:rsid w:val="0070604D"/>
    <w:rsid w:val="00706544"/>
    <w:rsid w:val="00710143"/>
    <w:rsid w:val="0071178B"/>
    <w:rsid w:val="00717842"/>
    <w:rsid w:val="00720962"/>
    <w:rsid w:val="00723796"/>
    <w:rsid w:val="007248BA"/>
    <w:rsid w:val="00727360"/>
    <w:rsid w:val="007321CD"/>
    <w:rsid w:val="00733625"/>
    <w:rsid w:val="00740451"/>
    <w:rsid w:val="00741838"/>
    <w:rsid w:val="0074192E"/>
    <w:rsid w:val="007432D6"/>
    <w:rsid w:val="00745444"/>
    <w:rsid w:val="007455EB"/>
    <w:rsid w:val="00745708"/>
    <w:rsid w:val="00745AA2"/>
    <w:rsid w:val="00745DED"/>
    <w:rsid w:val="0074629B"/>
    <w:rsid w:val="007464E2"/>
    <w:rsid w:val="00747178"/>
    <w:rsid w:val="00747F84"/>
    <w:rsid w:val="00751181"/>
    <w:rsid w:val="0075165E"/>
    <w:rsid w:val="007522AC"/>
    <w:rsid w:val="00753130"/>
    <w:rsid w:val="00753942"/>
    <w:rsid w:val="00757295"/>
    <w:rsid w:val="0076081E"/>
    <w:rsid w:val="0076624E"/>
    <w:rsid w:val="00766BF6"/>
    <w:rsid w:val="00767DB4"/>
    <w:rsid w:val="00770821"/>
    <w:rsid w:val="00770F4C"/>
    <w:rsid w:val="00771A95"/>
    <w:rsid w:val="007729D9"/>
    <w:rsid w:val="00774D01"/>
    <w:rsid w:val="00781BE7"/>
    <w:rsid w:val="0078307F"/>
    <w:rsid w:val="007838F1"/>
    <w:rsid w:val="00783D49"/>
    <w:rsid w:val="007841B0"/>
    <w:rsid w:val="00784ED1"/>
    <w:rsid w:val="007860CA"/>
    <w:rsid w:val="0079105C"/>
    <w:rsid w:val="00793F78"/>
    <w:rsid w:val="007943C9"/>
    <w:rsid w:val="007954F4"/>
    <w:rsid w:val="0079594B"/>
    <w:rsid w:val="007960CC"/>
    <w:rsid w:val="00796901"/>
    <w:rsid w:val="007A1EBE"/>
    <w:rsid w:val="007A35D8"/>
    <w:rsid w:val="007A3AF8"/>
    <w:rsid w:val="007A4372"/>
    <w:rsid w:val="007A4D15"/>
    <w:rsid w:val="007A55A8"/>
    <w:rsid w:val="007A5BCF"/>
    <w:rsid w:val="007A5BD8"/>
    <w:rsid w:val="007A611E"/>
    <w:rsid w:val="007B0F70"/>
    <w:rsid w:val="007B23DD"/>
    <w:rsid w:val="007B38C7"/>
    <w:rsid w:val="007B3C72"/>
    <w:rsid w:val="007B6A60"/>
    <w:rsid w:val="007B7566"/>
    <w:rsid w:val="007C083C"/>
    <w:rsid w:val="007C093E"/>
    <w:rsid w:val="007C29F4"/>
    <w:rsid w:val="007C2C5E"/>
    <w:rsid w:val="007C2F5C"/>
    <w:rsid w:val="007C3552"/>
    <w:rsid w:val="007C51E9"/>
    <w:rsid w:val="007C59D0"/>
    <w:rsid w:val="007C5BEC"/>
    <w:rsid w:val="007C673F"/>
    <w:rsid w:val="007C6E75"/>
    <w:rsid w:val="007C6F60"/>
    <w:rsid w:val="007C7E83"/>
    <w:rsid w:val="007D47D1"/>
    <w:rsid w:val="007D4E92"/>
    <w:rsid w:val="007D5A36"/>
    <w:rsid w:val="007D6F57"/>
    <w:rsid w:val="007D716D"/>
    <w:rsid w:val="007E0A75"/>
    <w:rsid w:val="007E1EE6"/>
    <w:rsid w:val="007E5A21"/>
    <w:rsid w:val="007E5EFD"/>
    <w:rsid w:val="007E66D5"/>
    <w:rsid w:val="007E7086"/>
    <w:rsid w:val="007E7A64"/>
    <w:rsid w:val="007E7FE5"/>
    <w:rsid w:val="007F0016"/>
    <w:rsid w:val="007F087C"/>
    <w:rsid w:val="007F2165"/>
    <w:rsid w:val="007F2DFF"/>
    <w:rsid w:val="007F2FCC"/>
    <w:rsid w:val="007F3E97"/>
    <w:rsid w:val="007F5700"/>
    <w:rsid w:val="007F5D25"/>
    <w:rsid w:val="007F5E56"/>
    <w:rsid w:val="007F66C3"/>
    <w:rsid w:val="007F6A37"/>
    <w:rsid w:val="0080103E"/>
    <w:rsid w:val="00801F00"/>
    <w:rsid w:val="00802C62"/>
    <w:rsid w:val="0080503D"/>
    <w:rsid w:val="008060FB"/>
    <w:rsid w:val="0080678A"/>
    <w:rsid w:val="008071AE"/>
    <w:rsid w:val="008077DB"/>
    <w:rsid w:val="00810446"/>
    <w:rsid w:val="00811553"/>
    <w:rsid w:val="0081456A"/>
    <w:rsid w:val="008164CC"/>
    <w:rsid w:val="00816C5A"/>
    <w:rsid w:val="00817F43"/>
    <w:rsid w:val="00820AE8"/>
    <w:rsid w:val="00821447"/>
    <w:rsid w:val="008247BC"/>
    <w:rsid w:val="008258B5"/>
    <w:rsid w:val="00825DB5"/>
    <w:rsid w:val="00830204"/>
    <w:rsid w:val="00832472"/>
    <w:rsid w:val="00833C78"/>
    <w:rsid w:val="00835288"/>
    <w:rsid w:val="00835D91"/>
    <w:rsid w:val="00836226"/>
    <w:rsid w:val="00837015"/>
    <w:rsid w:val="00840EFB"/>
    <w:rsid w:val="00841A01"/>
    <w:rsid w:val="008440C0"/>
    <w:rsid w:val="008444C0"/>
    <w:rsid w:val="008446F1"/>
    <w:rsid w:val="008448F8"/>
    <w:rsid w:val="008459CA"/>
    <w:rsid w:val="00845A52"/>
    <w:rsid w:val="00846979"/>
    <w:rsid w:val="008515B6"/>
    <w:rsid w:val="008526DC"/>
    <w:rsid w:val="00852B81"/>
    <w:rsid w:val="00853438"/>
    <w:rsid w:val="008535E7"/>
    <w:rsid w:val="00856585"/>
    <w:rsid w:val="008575CA"/>
    <w:rsid w:val="00861EE3"/>
    <w:rsid w:val="008629A3"/>
    <w:rsid w:val="0086330D"/>
    <w:rsid w:val="00864974"/>
    <w:rsid w:val="00867A05"/>
    <w:rsid w:val="00867A28"/>
    <w:rsid w:val="00872E79"/>
    <w:rsid w:val="0087361B"/>
    <w:rsid w:val="008739B2"/>
    <w:rsid w:val="00876237"/>
    <w:rsid w:val="00876564"/>
    <w:rsid w:val="008775CC"/>
    <w:rsid w:val="00880E3B"/>
    <w:rsid w:val="0088278F"/>
    <w:rsid w:val="00882E02"/>
    <w:rsid w:val="00883128"/>
    <w:rsid w:val="008842F7"/>
    <w:rsid w:val="0088492B"/>
    <w:rsid w:val="00891AE3"/>
    <w:rsid w:val="0089231C"/>
    <w:rsid w:val="008938AB"/>
    <w:rsid w:val="00894D4E"/>
    <w:rsid w:val="00894F23"/>
    <w:rsid w:val="0089683F"/>
    <w:rsid w:val="008968D0"/>
    <w:rsid w:val="008A0FED"/>
    <w:rsid w:val="008A35FA"/>
    <w:rsid w:val="008A5E06"/>
    <w:rsid w:val="008A5E64"/>
    <w:rsid w:val="008A5FC8"/>
    <w:rsid w:val="008A6CBF"/>
    <w:rsid w:val="008A7850"/>
    <w:rsid w:val="008B387C"/>
    <w:rsid w:val="008B3CC6"/>
    <w:rsid w:val="008B69AF"/>
    <w:rsid w:val="008B6F13"/>
    <w:rsid w:val="008B773E"/>
    <w:rsid w:val="008C1CA0"/>
    <w:rsid w:val="008C2873"/>
    <w:rsid w:val="008C4123"/>
    <w:rsid w:val="008C7A19"/>
    <w:rsid w:val="008D21F0"/>
    <w:rsid w:val="008D5EF3"/>
    <w:rsid w:val="008D6961"/>
    <w:rsid w:val="008D7129"/>
    <w:rsid w:val="008E0FE3"/>
    <w:rsid w:val="008E24BC"/>
    <w:rsid w:val="008E4535"/>
    <w:rsid w:val="008E793F"/>
    <w:rsid w:val="008F0DD6"/>
    <w:rsid w:val="008F24E8"/>
    <w:rsid w:val="008F4662"/>
    <w:rsid w:val="008F5166"/>
    <w:rsid w:val="00901B1A"/>
    <w:rsid w:val="00905834"/>
    <w:rsid w:val="00906B6E"/>
    <w:rsid w:val="00906D78"/>
    <w:rsid w:val="00910170"/>
    <w:rsid w:val="00913EB1"/>
    <w:rsid w:val="009142F3"/>
    <w:rsid w:val="00915295"/>
    <w:rsid w:val="009161BA"/>
    <w:rsid w:val="00916EB5"/>
    <w:rsid w:val="009205F3"/>
    <w:rsid w:val="009235C7"/>
    <w:rsid w:val="0092435C"/>
    <w:rsid w:val="00924C2C"/>
    <w:rsid w:val="009267A7"/>
    <w:rsid w:val="00930760"/>
    <w:rsid w:val="00933B50"/>
    <w:rsid w:val="009345BA"/>
    <w:rsid w:val="00934BD1"/>
    <w:rsid w:val="00936A6E"/>
    <w:rsid w:val="00937CF2"/>
    <w:rsid w:val="00940176"/>
    <w:rsid w:val="00941F93"/>
    <w:rsid w:val="00942BE7"/>
    <w:rsid w:val="009448F0"/>
    <w:rsid w:val="00947E1B"/>
    <w:rsid w:val="00952408"/>
    <w:rsid w:val="0096210F"/>
    <w:rsid w:val="0096496C"/>
    <w:rsid w:val="009651EF"/>
    <w:rsid w:val="009657C2"/>
    <w:rsid w:val="009704C2"/>
    <w:rsid w:val="0097213D"/>
    <w:rsid w:val="00973E44"/>
    <w:rsid w:val="00974079"/>
    <w:rsid w:val="00974807"/>
    <w:rsid w:val="00974F14"/>
    <w:rsid w:val="00975B1B"/>
    <w:rsid w:val="009760EF"/>
    <w:rsid w:val="00976D94"/>
    <w:rsid w:val="00977F90"/>
    <w:rsid w:val="00980749"/>
    <w:rsid w:val="0098086D"/>
    <w:rsid w:val="00981C47"/>
    <w:rsid w:val="009824EE"/>
    <w:rsid w:val="009855B7"/>
    <w:rsid w:val="0098744C"/>
    <w:rsid w:val="00990C0E"/>
    <w:rsid w:val="009911AF"/>
    <w:rsid w:val="009934D4"/>
    <w:rsid w:val="00996183"/>
    <w:rsid w:val="009973AF"/>
    <w:rsid w:val="009A0306"/>
    <w:rsid w:val="009A071C"/>
    <w:rsid w:val="009A1111"/>
    <w:rsid w:val="009A26D5"/>
    <w:rsid w:val="009A30AE"/>
    <w:rsid w:val="009A4C64"/>
    <w:rsid w:val="009A4CC1"/>
    <w:rsid w:val="009A6C8E"/>
    <w:rsid w:val="009B00F0"/>
    <w:rsid w:val="009B2258"/>
    <w:rsid w:val="009B2E23"/>
    <w:rsid w:val="009B5592"/>
    <w:rsid w:val="009B6AF4"/>
    <w:rsid w:val="009C0F33"/>
    <w:rsid w:val="009C144A"/>
    <w:rsid w:val="009C2C80"/>
    <w:rsid w:val="009C384C"/>
    <w:rsid w:val="009C4612"/>
    <w:rsid w:val="009C4E9C"/>
    <w:rsid w:val="009D03B3"/>
    <w:rsid w:val="009D0739"/>
    <w:rsid w:val="009D1014"/>
    <w:rsid w:val="009D20CE"/>
    <w:rsid w:val="009D2D45"/>
    <w:rsid w:val="009D4F28"/>
    <w:rsid w:val="009D6B6D"/>
    <w:rsid w:val="009D7B40"/>
    <w:rsid w:val="009D7CE4"/>
    <w:rsid w:val="009E0428"/>
    <w:rsid w:val="009E09D9"/>
    <w:rsid w:val="009E2E46"/>
    <w:rsid w:val="009E38DA"/>
    <w:rsid w:val="009E5110"/>
    <w:rsid w:val="009E5571"/>
    <w:rsid w:val="009F05B3"/>
    <w:rsid w:val="009F0B7E"/>
    <w:rsid w:val="009F1EED"/>
    <w:rsid w:val="009F1F22"/>
    <w:rsid w:val="009F20AC"/>
    <w:rsid w:val="009F212F"/>
    <w:rsid w:val="009F36D8"/>
    <w:rsid w:val="009F51A6"/>
    <w:rsid w:val="00A012C6"/>
    <w:rsid w:val="00A018F5"/>
    <w:rsid w:val="00A021DA"/>
    <w:rsid w:val="00A0526F"/>
    <w:rsid w:val="00A059DB"/>
    <w:rsid w:val="00A06464"/>
    <w:rsid w:val="00A071E8"/>
    <w:rsid w:val="00A07AE7"/>
    <w:rsid w:val="00A10663"/>
    <w:rsid w:val="00A109F2"/>
    <w:rsid w:val="00A12144"/>
    <w:rsid w:val="00A12649"/>
    <w:rsid w:val="00A1502D"/>
    <w:rsid w:val="00A15546"/>
    <w:rsid w:val="00A2068C"/>
    <w:rsid w:val="00A23147"/>
    <w:rsid w:val="00A23DB9"/>
    <w:rsid w:val="00A24296"/>
    <w:rsid w:val="00A24DB2"/>
    <w:rsid w:val="00A25A5F"/>
    <w:rsid w:val="00A27664"/>
    <w:rsid w:val="00A32BF1"/>
    <w:rsid w:val="00A32EDA"/>
    <w:rsid w:val="00A3380F"/>
    <w:rsid w:val="00A34152"/>
    <w:rsid w:val="00A34D21"/>
    <w:rsid w:val="00A363B2"/>
    <w:rsid w:val="00A370C6"/>
    <w:rsid w:val="00A40085"/>
    <w:rsid w:val="00A418CB"/>
    <w:rsid w:val="00A420A7"/>
    <w:rsid w:val="00A42DF2"/>
    <w:rsid w:val="00A4409C"/>
    <w:rsid w:val="00A44B24"/>
    <w:rsid w:val="00A46086"/>
    <w:rsid w:val="00A467FA"/>
    <w:rsid w:val="00A51AC9"/>
    <w:rsid w:val="00A53B1C"/>
    <w:rsid w:val="00A55F50"/>
    <w:rsid w:val="00A56124"/>
    <w:rsid w:val="00A568E7"/>
    <w:rsid w:val="00A64D55"/>
    <w:rsid w:val="00A6799B"/>
    <w:rsid w:val="00A758D2"/>
    <w:rsid w:val="00A76930"/>
    <w:rsid w:val="00A7725B"/>
    <w:rsid w:val="00A77A30"/>
    <w:rsid w:val="00A77BB7"/>
    <w:rsid w:val="00A77C78"/>
    <w:rsid w:val="00A810DA"/>
    <w:rsid w:val="00A81718"/>
    <w:rsid w:val="00A82277"/>
    <w:rsid w:val="00A829C6"/>
    <w:rsid w:val="00A82EC2"/>
    <w:rsid w:val="00A84153"/>
    <w:rsid w:val="00A87174"/>
    <w:rsid w:val="00A9175D"/>
    <w:rsid w:val="00A96DEA"/>
    <w:rsid w:val="00AA0407"/>
    <w:rsid w:val="00AA0FBC"/>
    <w:rsid w:val="00AA139A"/>
    <w:rsid w:val="00AA515E"/>
    <w:rsid w:val="00AA7301"/>
    <w:rsid w:val="00AB2A85"/>
    <w:rsid w:val="00AB4263"/>
    <w:rsid w:val="00AB44A9"/>
    <w:rsid w:val="00AB47F9"/>
    <w:rsid w:val="00AB4A5C"/>
    <w:rsid w:val="00AB660A"/>
    <w:rsid w:val="00AB75BA"/>
    <w:rsid w:val="00AC0CAF"/>
    <w:rsid w:val="00AC28A2"/>
    <w:rsid w:val="00AC2C52"/>
    <w:rsid w:val="00AC2FCD"/>
    <w:rsid w:val="00AC3BC3"/>
    <w:rsid w:val="00AC4073"/>
    <w:rsid w:val="00AC42DC"/>
    <w:rsid w:val="00AC5343"/>
    <w:rsid w:val="00AC57FD"/>
    <w:rsid w:val="00AC5B28"/>
    <w:rsid w:val="00AC6F49"/>
    <w:rsid w:val="00AC739A"/>
    <w:rsid w:val="00AC78DF"/>
    <w:rsid w:val="00AD24A0"/>
    <w:rsid w:val="00AD3080"/>
    <w:rsid w:val="00AD5478"/>
    <w:rsid w:val="00AE1909"/>
    <w:rsid w:val="00AE3108"/>
    <w:rsid w:val="00AE4622"/>
    <w:rsid w:val="00AE67E4"/>
    <w:rsid w:val="00AF14EB"/>
    <w:rsid w:val="00AF1C5D"/>
    <w:rsid w:val="00AF1F33"/>
    <w:rsid w:val="00AF264B"/>
    <w:rsid w:val="00AF29D9"/>
    <w:rsid w:val="00AF6C9C"/>
    <w:rsid w:val="00AF733A"/>
    <w:rsid w:val="00AF7970"/>
    <w:rsid w:val="00B0050B"/>
    <w:rsid w:val="00B02448"/>
    <w:rsid w:val="00B02B83"/>
    <w:rsid w:val="00B046FF"/>
    <w:rsid w:val="00B05D67"/>
    <w:rsid w:val="00B06E65"/>
    <w:rsid w:val="00B0720B"/>
    <w:rsid w:val="00B078F1"/>
    <w:rsid w:val="00B07E37"/>
    <w:rsid w:val="00B10D8F"/>
    <w:rsid w:val="00B1774D"/>
    <w:rsid w:val="00B223A8"/>
    <w:rsid w:val="00B236E5"/>
    <w:rsid w:val="00B23AA1"/>
    <w:rsid w:val="00B27995"/>
    <w:rsid w:val="00B27B98"/>
    <w:rsid w:val="00B3396D"/>
    <w:rsid w:val="00B33E2A"/>
    <w:rsid w:val="00B35FE0"/>
    <w:rsid w:val="00B361EB"/>
    <w:rsid w:val="00B365F8"/>
    <w:rsid w:val="00B37A97"/>
    <w:rsid w:val="00B37DFA"/>
    <w:rsid w:val="00B40C14"/>
    <w:rsid w:val="00B41133"/>
    <w:rsid w:val="00B41257"/>
    <w:rsid w:val="00B41D79"/>
    <w:rsid w:val="00B44415"/>
    <w:rsid w:val="00B44CD4"/>
    <w:rsid w:val="00B45E2B"/>
    <w:rsid w:val="00B46380"/>
    <w:rsid w:val="00B50416"/>
    <w:rsid w:val="00B51BB0"/>
    <w:rsid w:val="00B543FC"/>
    <w:rsid w:val="00B565FB"/>
    <w:rsid w:val="00B572C4"/>
    <w:rsid w:val="00B575A5"/>
    <w:rsid w:val="00B57C43"/>
    <w:rsid w:val="00B602B6"/>
    <w:rsid w:val="00B6449A"/>
    <w:rsid w:val="00B646F6"/>
    <w:rsid w:val="00B65955"/>
    <w:rsid w:val="00B67870"/>
    <w:rsid w:val="00B704DE"/>
    <w:rsid w:val="00B7121B"/>
    <w:rsid w:val="00B726D6"/>
    <w:rsid w:val="00B72FED"/>
    <w:rsid w:val="00B7521C"/>
    <w:rsid w:val="00B815A0"/>
    <w:rsid w:val="00B8174C"/>
    <w:rsid w:val="00B82B6C"/>
    <w:rsid w:val="00B82E93"/>
    <w:rsid w:val="00B84CA5"/>
    <w:rsid w:val="00B86074"/>
    <w:rsid w:val="00B86683"/>
    <w:rsid w:val="00B86E1D"/>
    <w:rsid w:val="00B87667"/>
    <w:rsid w:val="00B877B9"/>
    <w:rsid w:val="00B87CA7"/>
    <w:rsid w:val="00B911FA"/>
    <w:rsid w:val="00B912D7"/>
    <w:rsid w:val="00B91E0C"/>
    <w:rsid w:val="00B92802"/>
    <w:rsid w:val="00B92B52"/>
    <w:rsid w:val="00B94DFC"/>
    <w:rsid w:val="00B95E16"/>
    <w:rsid w:val="00BA0F6B"/>
    <w:rsid w:val="00BA1AAC"/>
    <w:rsid w:val="00BA1F0A"/>
    <w:rsid w:val="00BA4516"/>
    <w:rsid w:val="00BA4A1A"/>
    <w:rsid w:val="00BB0C33"/>
    <w:rsid w:val="00BB24B0"/>
    <w:rsid w:val="00BB53C3"/>
    <w:rsid w:val="00BB5662"/>
    <w:rsid w:val="00BB56BA"/>
    <w:rsid w:val="00BB56CF"/>
    <w:rsid w:val="00BB69A8"/>
    <w:rsid w:val="00BB6F52"/>
    <w:rsid w:val="00BB73D7"/>
    <w:rsid w:val="00BB7977"/>
    <w:rsid w:val="00BC1097"/>
    <w:rsid w:val="00BC3E57"/>
    <w:rsid w:val="00BC3ED4"/>
    <w:rsid w:val="00BC6A5A"/>
    <w:rsid w:val="00BC78A0"/>
    <w:rsid w:val="00BD3002"/>
    <w:rsid w:val="00BD3C2B"/>
    <w:rsid w:val="00BD4C3B"/>
    <w:rsid w:val="00BD4D08"/>
    <w:rsid w:val="00BD5CCA"/>
    <w:rsid w:val="00BD7D3B"/>
    <w:rsid w:val="00BE0704"/>
    <w:rsid w:val="00BE0867"/>
    <w:rsid w:val="00BE3381"/>
    <w:rsid w:val="00BE4E84"/>
    <w:rsid w:val="00BE54B2"/>
    <w:rsid w:val="00BE5BAE"/>
    <w:rsid w:val="00BE5C0D"/>
    <w:rsid w:val="00BF2578"/>
    <w:rsid w:val="00BF4502"/>
    <w:rsid w:val="00BF61D6"/>
    <w:rsid w:val="00BF69E7"/>
    <w:rsid w:val="00BF6A4F"/>
    <w:rsid w:val="00BF6D32"/>
    <w:rsid w:val="00BF757E"/>
    <w:rsid w:val="00BF7B9A"/>
    <w:rsid w:val="00C00930"/>
    <w:rsid w:val="00C042FC"/>
    <w:rsid w:val="00C060B7"/>
    <w:rsid w:val="00C0730D"/>
    <w:rsid w:val="00C12380"/>
    <w:rsid w:val="00C205B2"/>
    <w:rsid w:val="00C205FE"/>
    <w:rsid w:val="00C21DF2"/>
    <w:rsid w:val="00C27422"/>
    <w:rsid w:val="00C30D8F"/>
    <w:rsid w:val="00C32EC7"/>
    <w:rsid w:val="00C341C0"/>
    <w:rsid w:val="00C378A0"/>
    <w:rsid w:val="00C40DA3"/>
    <w:rsid w:val="00C43683"/>
    <w:rsid w:val="00C44B3A"/>
    <w:rsid w:val="00C44C62"/>
    <w:rsid w:val="00C47D6E"/>
    <w:rsid w:val="00C50C4A"/>
    <w:rsid w:val="00C51792"/>
    <w:rsid w:val="00C55F60"/>
    <w:rsid w:val="00C56EAA"/>
    <w:rsid w:val="00C57569"/>
    <w:rsid w:val="00C57D9C"/>
    <w:rsid w:val="00C57E3E"/>
    <w:rsid w:val="00C60879"/>
    <w:rsid w:val="00C6196F"/>
    <w:rsid w:val="00C623AD"/>
    <w:rsid w:val="00C6390B"/>
    <w:rsid w:val="00C64535"/>
    <w:rsid w:val="00C67976"/>
    <w:rsid w:val="00C74818"/>
    <w:rsid w:val="00C762C5"/>
    <w:rsid w:val="00C77210"/>
    <w:rsid w:val="00C77F4E"/>
    <w:rsid w:val="00C80FC3"/>
    <w:rsid w:val="00C81F1E"/>
    <w:rsid w:val="00C84246"/>
    <w:rsid w:val="00C84261"/>
    <w:rsid w:val="00C868A3"/>
    <w:rsid w:val="00C87853"/>
    <w:rsid w:val="00C87FBF"/>
    <w:rsid w:val="00C90518"/>
    <w:rsid w:val="00C90AB1"/>
    <w:rsid w:val="00C9573D"/>
    <w:rsid w:val="00C9600A"/>
    <w:rsid w:val="00C964E4"/>
    <w:rsid w:val="00CA30A1"/>
    <w:rsid w:val="00CA5297"/>
    <w:rsid w:val="00CA564F"/>
    <w:rsid w:val="00CA5EA5"/>
    <w:rsid w:val="00CC0AF6"/>
    <w:rsid w:val="00CC231E"/>
    <w:rsid w:val="00CC3A24"/>
    <w:rsid w:val="00CC41CD"/>
    <w:rsid w:val="00CC4D47"/>
    <w:rsid w:val="00CC4F0C"/>
    <w:rsid w:val="00CD0130"/>
    <w:rsid w:val="00CD07D9"/>
    <w:rsid w:val="00CD0A48"/>
    <w:rsid w:val="00CD0F8E"/>
    <w:rsid w:val="00CD51C1"/>
    <w:rsid w:val="00CD67D3"/>
    <w:rsid w:val="00CE15DA"/>
    <w:rsid w:val="00CE2E0F"/>
    <w:rsid w:val="00CE6880"/>
    <w:rsid w:val="00CF057C"/>
    <w:rsid w:val="00CF14D5"/>
    <w:rsid w:val="00CF1DD4"/>
    <w:rsid w:val="00CF2832"/>
    <w:rsid w:val="00CF447C"/>
    <w:rsid w:val="00D03F0C"/>
    <w:rsid w:val="00D073CE"/>
    <w:rsid w:val="00D07916"/>
    <w:rsid w:val="00D10434"/>
    <w:rsid w:val="00D11DA1"/>
    <w:rsid w:val="00D122DC"/>
    <w:rsid w:val="00D126BD"/>
    <w:rsid w:val="00D12748"/>
    <w:rsid w:val="00D16C4F"/>
    <w:rsid w:val="00D2009F"/>
    <w:rsid w:val="00D201C8"/>
    <w:rsid w:val="00D20680"/>
    <w:rsid w:val="00D20CDD"/>
    <w:rsid w:val="00D20E9B"/>
    <w:rsid w:val="00D21B18"/>
    <w:rsid w:val="00D21B4E"/>
    <w:rsid w:val="00D22021"/>
    <w:rsid w:val="00D225AC"/>
    <w:rsid w:val="00D227EE"/>
    <w:rsid w:val="00D23189"/>
    <w:rsid w:val="00D2731C"/>
    <w:rsid w:val="00D27D2C"/>
    <w:rsid w:val="00D27DF6"/>
    <w:rsid w:val="00D3276D"/>
    <w:rsid w:val="00D35C14"/>
    <w:rsid w:val="00D37B01"/>
    <w:rsid w:val="00D40A8F"/>
    <w:rsid w:val="00D420CD"/>
    <w:rsid w:val="00D426CA"/>
    <w:rsid w:val="00D4590C"/>
    <w:rsid w:val="00D46CA6"/>
    <w:rsid w:val="00D4739A"/>
    <w:rsid w:val="00D4753B"/>
    <w:rsid w:val="00D47E65"/>
    <w:rsid w:val="00D5064E"/>
    <w:rsid w:val="00D51E43"/>
    <w:rsid w:val="00D52561"/>
    <w:rsid w:val="00D53A67"/>
    <w:rsid w:val="00D568AF"/>
    <w:rsid w:val="00D56B66"/>
    <w:rsid w:val="00D5751D"/>
    <w:rsid w:val="00D6140E"/>
    <w:rsid w:val="00D6147C"/>
    <w:rsid w:val="00D63358"/>
    <w:rsid w:val="00D652C0"/>
    <w:rsid w:val="00D65512"/>
    <w:rsid w:val="00D7046D"/>
    <w:rsid w:val="00D71000"/>
    <w:rsid w:val="00D71A8B"/>
    <w:rsid w:val="00D733B2"/>
    <w:rsid w:val="00D76604"/>
    <w:rsid w:val="00D8071E"/>
    <w:rsid w:val="00D816C0"/>
    <w:rsid w:val="00D81C81"/>
    <w:rsid w:val="00D81FC8"/>
    <w:rsid w:val="00D83177"/>
    <w:rsid w:val="00D831C7"/>
    <w:rsid w:val="00D8379D"/>
    <w:rsid w:val="00D84330"/>
    <w:rsid w:val="00D84906"/>
    <w:rsid w:val="00D87C5A"/>
    <w:rsid w:val="00D929B3"/>
    <w:rsid w:val="00D94C6C"/>
    <w:rsid w:val="00D96702"/>
    <w:rsid w:val="00D97334"/>
    <w:rsid w:val="00D973FE"/>
    <w:rsid w:val="00DA00CD"/>
    <w:rsid w:val="00DA08A4"/>
    <w:rsid w:val="00DA24F9"/>
    <w:rsid w:val="00DA48FD"/>
    <w:rsid w:val="00DA49D3"/>
    <w:rsid w:val="00DA6FDE"/>
    <w:rsid w:val="00DB01F1"/>
    <w:rsid w:val="00DB1FA2"/>
    <w:rsid w:val="00DB4B84"/>
    <w:rsid w:val="00DB5B86"/>
    <w:rsid w:val="00DB61FD"/>
    <w:rsid w:val="00DB75AA"/>
    <w:rsid w:val="00DC2DD0"/>
    <w:rsid w:val="00DC35C1"/>
    <w:rsid w:val="00DC37BD"/>
    <w:rsid w:val="00DC5BAA"/>
    <w:rsid w:val="00DC7388"/>
    <w:rsid w:val="00DD0F58"/>
    <w:rsid w:val="00DD12B9"/>
    <w:rsid w:val="00DD12FC"/>
    <w:rsid w:val="00DD1CA1"/>
    <w:rsid w:val="00DD2877"/>
    <w:rsid w:val="00DD6915"/>
    <w:rsid w:val="00DD693E"/>
    <w:rsid w:val="00DD6D44"/>
    <w:rsid w:val="00DD6F23"/>
    <w:rsid w:val="00DD714D"/>
    <w:rsid w:val="00DE008D"/>
    <w:rsid w:val="00DE0E76"/>
    <w:rsid w:val="00DE120F"/>
    <w:rsid w:val="00DE13C0"/>
    <w:rsid w:val="00DE2963"/>
    <w:rsid w:val="00DE4749"/>
    <w:rsid w:val="00DE68C7"/>
    <w:rsid w:val="00DE6ABC"/>
    <w:rsid w:val="00DE74C4"/>
    <w:rsid w:val="00DF1D43"/>
    <w:rsid w:val="00DF2442"/>
    <w:rsid w:val="00DF3AB0"/>
    <w:rsid w:val="00DF5A35"/>
    <w:rsid w:val="00DF73CD"/>
    <w:rsid w:val="00DF78C2"/>
    <w:rsid w:val="00E000D7"/>
    <w:rsid w:val="00E000E8"/>
    <w:rsid w:val="00E005D3"/>
    <w:rsid w:val="00E0268C"/>
    <w:rsid w:val="00E030ED"/>
    <w:rsid w:val="00E1045C"/>
    <w:rsid w:val="00E115EA"/>
    <w:rsid w:val="00E12A5B"/>
    <w:rsid w:val="00E12FDE"/>
    <w:rsid w:val="00E13079"/>
    <w:rsid w:val="00E23C08"/>
    <w:rsid w:val="00E24A32"/>
    <w:rsid w:val="00E262E7"/>
    <w:rsid w:val="00E30402"/>
    <w:rsid w:val="00E327DC"/>
    <w:rsid w:val="00E3280D"/>
    <w:rsid w:val="00E342F1"/>
    <w:rsid w:val="00E3563B"/>
    <w:rsid w:val="00E35A9F"/>
    <w:rsid w:val="00E364A5"/>
    <w:rsid w:val="00E36713"/>
    <w:rsid w:val="00E372AD"/>
    <w:rsid w:val="00E3792D"/>
    <w:rsid w:val="00E41F00"/>
    <w:rsid w:val="00E45252"/>
    <w:rsid w:val="00E5016A"/>
    <w:rsid w:val="00E5304E"/>
    <w:rsid w:val="00E55819"/>
    <w:rsid w:val="00E57A2A"/>
    <w:rsid w:val="00E61736"/>
    <w:rsid w:val="00E62184"/>
    <w:rsid w:val="00E62751"/>
    <w:rsid w:val="00E631B0"/>
    <w:rsid w:val="00E63DB5"/>
    <w:rsid w:val="00E65A20"/>
    <w:rsid w:val="00E67372"/>
    <w:rsid w:val="00E71D70"/>
    <w:rsid w:val="00E7304E"/>
    <w:rsid w:val="00E741B3"/>
    <w:rsid w:val="00E741B5"/>
    <w:rsid w:val="00E74424"/>
    <w:rsid w:val="00E74DFA"/>
    <w:rsid w:val="00E75427"/>
    <w:rsid w:val="00E7658C"/>
    <w:rsid w:val="00E76AC0"/>
    <w:rsid w:val="00E81842"/>
    <w:rsid w:val="00E827FD"/>
    <w:rsid w:val="00E82850"/>
    <w:rsid w:val="00E83159"/>
    <w:rsid w:val="00E83530"/>
    <w:rsid w:val="00E84274"/>
    <w:rsid w:val="00E845B7"/>
    <w:rsid w:val="00E86BAD"/>
    <w:rsid w:val="00E904EE"/>
    <w:rsid w:val="00E90FCC"/>
    <w:rsid w:val="00E91665"/>
    <w:rsid w:val="00E92045"/>
    <w:rsid w:val="00E92BC3"/>
    <w:rsid w:val="00E92E08"/>
    <w:rsid w:val="00E92E4F"/>
    <w:rsid w:val="00E95554"/>
    <w:rsid w:val="00E965E5"/>
    <w:rsid w:val="00E9702D"/>
    <w:rsid w:val="00EA178B"/>
    <w:rsid w:val="00EA1D2C"/>
    <w:rsid w:val="00EA29EB"/>
    <w:rsid w:val="00EA34B3"/>
    <w:rsid w:val="00EA3A71"/>
    <w:rsid w:val="00EA43DE"/>
    <w:rsid w:val="00EA5353"/>
    <w:rsid w:val="00EB0CD1"/>
    <w:rsid w:val="00EB198F"/>
    <w:rsid w:val="00EB3440"/>
    <w:rsid w:val="00EB4828"/>
    <w:rsid w:val="00EC02B5"/>
    <w:rsid w:val="00EC1B29"/>
    <w:rsid w:val="00EC280E"/>
    <w:rsid w:val="00EC3231"/>
    <w:rsid w:val="00EC3D50"/>
    <w:rsid w:val="00EC412C"/>
    <w:rsid w:val="00EC6D91"/>
    <w:rsid w:val="00ED2456"/>
    <w:rsid w:val="00ED3191"/>
    <w:rsid w:val="00ED5196"/>
    <w:rsid w:val="00ED5382"/>
    <w:rsid w:val="00ED65F4"/>
    <w:rsid w:val="00ED738B"/>
    <w:rsid w:val="00EE2C40"/>
    <w:rsid w:val="00EE51CC"/>
    <w:rsid w:val="00EE567D"/>
    <w:rsid w:val="00EE5D9F"/>
    <w:rsid w:val="00EE5FF9"/>
    <w:rsid w:val="00EF2175"/>
    <w:rsid w:val="00EF5B40"/>
    <w:rsid w:val="00EF679A"/>
    <w:rsid w:val="00F01C72"/>
    <w:rsid w:val="00F05CCE"/>
    <w:rsid w:val="00F06876"/>
    <w:rsid w:val="00F14104"/>
    <w:rsid w:val="00F15DD7"/>
    <w:rsid w:val="00F24A54"/>
    <w:rsid w:val="00F25822"/>
    <w:rsid w:val="00F27D91"/>
    <w:rsid w:val="00F30FC4"/>
    <w:rsid w:val="00F35E16"/>
    <w:rsid w:val="00F35E30"/>
    <w:rsid w:val="00F36BE0"/>
    <w:rsid w:val="00F37850"/>
    <w:rsid w:val="00F4229C"/>
    <w:rsid w:val="00F42F6C"/>
    <w:rsid w:val="00F44AF0"/>
    <w:rsid w:val="00F4632A"/>
    <w:rsid w:val="00F50464"/>
    <w:rsid w:val="00F50882"/>
    <w:rsid w:val="00F53F16"/>
    <w:rsid w:val="00F53FA8"/>
    <w:rsid w:val="00F558DF"/>
    <w:rsid w:val="00F562C2"/>
    <w:rsid w:val="00F569A2"/>
    <w:rsid w:val="00F60CF8"/>
    <w:rsid w:val="00F64AA9"/>
    <w:rsid w:val="00F6636A"/>
    <w:rsid w:val="00F67427"/>
    <w:rsid w:val="00F67A51"/>
    <w:rsid w:val="00F72253"/>
    <w:rsid w:val="00F72E40"/>
    <w:rsid w:val="00F73A54"/>
    <w:rsid w:val="00F76E5F"/>
    <w:rsid w:val="00F82379"/>
    <w:rsid w:val="00F830E3"/>
    <w:rsid w:val="00F83D71"/>
    <w:rsid w:val="00F84C18"/>
    <w:rsid w:val="00F8576C"/>
    <w:rsid w:val="00F872DA"/>
    <w:rsid w:val="00F87A1E"/>
    <w:rsid w:val="00F905A7"/>
    <w:rsid w:val="00F911B0"/>
    <w:rsid w:val="00F92439"/>
    <w:rsid w:val="00F93647"/>
    <w:rsid w:val="00F94B6C"/>
    <w:rsid w:val="00F96879"/>
    <w:rsid w:val="00F96DF9"/>
    <w:rsid w:val="00F97EF7"/>
    <w:rsid w:val="00FA01A9"/>
    <w:rsid w:val="00FA0E24"/>
    <w:rsid w:val="00FA153B"/>
    <w:rsid w:val="00FA16DF"/>
    <w:rsid w:val="00FA2BC1"/>
    <w:rsid w:val="00FA54DF"/>
    <w:rsid w:val="00FA6990"/>
    <w:rsid w:val="00FA699F"/>
    <w:rsid w:val="00FA778F"/>
    <w:rsid w:val="00FB024A"/>
    <w:rsid w:val="00FB1999"/>
    <w:rsid w:val="00FB257E"/>
    <w:rsid w:val="00FB45A0"/>
    <w:rsid w:val="00FB5AC4"/>
    <w:rsid w:val="00FB664D"/>
    <w:rsid w:val="00FC0E38"/>
    <w:rsid w:val="00FC1AA6"/>
    <w:rsid w:val="00FC2663"/>
    <w:rsid w:val="00FC3368"/>
    <w:rsid w:val="00FC4625"/>
    <w:rsid w:val="00FC5A07"/>
    <w:rsid w:val="00FD1551"/>
    <w:rsid w:val="00FD3252"/>
    <w:rsid w:val="00FD3437"/>
    <w:rsid w:val="00FD3497"/>
    <w:rsid w:val="00FD53F5"/>
    <w:rsid w:val="00FD5D36"/>
    <w:rsid w:val="00FE182D"/>
    <w:rsid w:val="00FE2526"/>
    <w:rsid w:val="00FE53BA"/>
    <w:rsid w:val="00FE634A"/>
    <w:rsid w:val="00FE7135"/>
    <w:rsid w:val="00FE716B"/>
    <w:rsid w:val="00FF0426"/>
    <w:rsid w:val="00FF0794"/>
    <w:rsid w:val="00FF11DF"/>
    <w:rsid w:val="00FF28BC"/>
    <w:rsid w:val="00FF2D05"/>
    <w:rsid w:val="00FF46F5"/>
    <w:rsid w:val="00FF570B"/>
    <w:rsid w:val="00FF5906"/>
    <w:rsid w:val="00FF7A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389C0506-1179-46B7-8D42-E4C89F47FDF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365C9"/>
    <w:pPr>
      <w:spacing w:after="0" w:line="240" w:lineRule="auto"/>
      <w:ind w:left="720"/>
      <w:contextualSpacing/>
    </w:pPr>
    <w:rPr>
      <w:rFonts w:eastAsiaTheme="minorEastAsia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E741B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741B5"/>
  </w:style>
  <w:style w:type="paragraph" w:styleId="Footer">
    <w:name w:val="footer"/>
    <w:basedOn w:val="Normal"/>
    <w:link w:val="FooterChar"/>
    <w:uiPriority w:val="99"/>
    <w:unhideWhenUsed/>
    <w:rsid w:val="00E741B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741B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604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463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829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434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866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589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2492773-1152-488E-B340-D63B341522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5</TotalTime>
  <Pages>4</Pages>
  <Words>864</Words>
  <Characters>4931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8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thew Canver</dc:creator>
  <cp:keywords/>
  <dc:description/>
  <cp:lastModifiedBy>Matthew Canver</cp:lastModifiedBy>
  <cp:revision>18</cp:revision>
  <cp:lastPrinted>2016-10-29T17:13:00Z</cp:lastPrinted>
  <dcterms:created xsi:type="dcterms:W3CDTF">2016-10-29T02:30:00Z</dcterms:created>
  <dcterms:modified xsi:type="dcterms:W3CDTF">2016-10-29T17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bcf7b04a-4155-3a37-bd3f-3d8ca0b41ee0</vt:lpwstr>
  </property>
  <property fmtid="{D5CDD505-2E9C-101B-9397-08002B2CF9AE}" pid="4" name="Mendeley Citation Style_1">
    <vt:lpwstr>http://www.zotero.org/styles/nature</vt:lpwstr>
  </property>
  <property fmtid="{D5CDD505-2E9C-101B-9397-08002B2CF9AE}" pid="5" name="Mendeley Recent Style Id 0_1">
    <vt:lpwstr>http://www.zotero.org/styles/blood</vt:lpwstr>
  </property>
  <property fmtid="{D5CDD505-2E9C-101B-9397-08002B2CF9AE}" pid="6" name="Mendeley Recent Style Name 0_1">
    <vt:lpwstr>Blood</vt:lpwstr>
  </property>
  <property fmtid="{D5CDD505-2E9C-101B-9397-08002B2CF9AE}" pid="7" name="Mendeley Recent Style Id 1_1">
    <vt:lpwstr>http://www.zotero.org/styles/cell</vt:lpwstr>
  </property>
  <property fmtid="{D5CDD505-2E9C-101B-9397-08002B2CF9AE}" pid="8" name="Mendeley Recent Style Name 1_1">
    <vt:lpwstr>Cell</vt:lpwstr>
  </property>
  <property fmtid="{D5CDD505-2E9C-101B-9397-08002B2CF9AE}" pid="9" name="Mendeley Recent Style Id 2_1">
    <vt:lpwstr>http://www.zotero.org/styles/chicago-author-date</vt:lpwstr>
  </property>
  <property fmtid="{D5CDD505-2E9C-101B-9397-08002B2CF9AE}" pid="10" name="Mendeley Recent Style Name 2_1">
    <vt:lpwstr>Chicago Manual of Style 16th edition (author-date)</vt:lpwstr>
  </property>
  <property fmtid="{D5CDD505-2E9C-101B-9397-08002B2CF9AE}" pid="11" name="Mendeley Recent Style Id 3_1">
    <vt:lpwstr>http://www.zotero.org/styles/genome-biology</vt:lpwstr>
  </property>
  <property fmtid="{D5CDD505-2E9C-101B-9397-08002B2CF9AE}" pid="12" name="Mendeley Recent Style Name 3_1">
    <vt:lpwstr>Genome Biology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author-date)</vt:lpwstr>
  </property>
  <property fmtid="{D5CDD505-2E9C-101B-9397-08002B2CF9AE}" pid="15" name="Mendeley Recent Style Id 5_1">
    <vt:lpwstr>http://www.zotero.org/styles/methods</vt:lpwstr>
  </property>
  <property fmtid="{D5CDD505-2E9C-101B-9397-08002B2CF9AE}" pid="16" name="Mendeley Recent Style Name 5_1">
    <vt:lpwstr>Methods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nature</vt:lpwstr>
  </property>
  <property fmtid="{D5CDD505-2E9C-101B-9397-08002B2CF9AE}" pid="20" name="Mendeley Recent Style Name 7_1">
    <vt:lpwstr>Nature</vt:lpwstr>
  </property>
  <property fmtid="{D5CDD505-2E9C-101B-9397-08002B2CF9AE}" pid="21" name="Mendeley Recent Style Id 8_1">
    <vt:lpwstr>http://www.zotero.org/styles/nature-genetics</vt:lpwstr>
  </property>
  <property fmtid="{D5CDD505-2E9C-101B-9397-08002B2CF9AE}" pid="22" name="Mendeley Recent Style Name 8_1">
    <vt:lpwstr>Nature Genetics</vt:lpwstr>
  </property>
  <property fmtid="{D5CDD505-2E9C-101B-9397-08002B2CF9AE}" pid="23" name="Mendeley Recent Style Id 9_1">
    <vt:lpwstr>http://www.zotero.org/styles/nucleic-acids-research</vt:lpwstr>
  </property>
  <property fmtid="{D5CDD505-2E9C-101B-9397-08002B2CF9AE}" pid="24" name="Mendeley Recent Style Name 9_1">
    <vt:lpwstr>Nucleic Acids Research</vt:lpwstr>
  </property>
</Properties>
</file>